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80" w:rightFromText="180" w:vertAnchor="page" w:horzAnchor="margin" w:tblpY="721"/>
        <w:tblOverlap w:val="never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715"/>
        <w:gridCol w:w="1391"/>
        <w:gridCol w:w="983"/>
        <w:gridCol w:w="1472"/>
        <w:gridCol w:w="994"/>
        <w:gridCol w:w="861"/>
        <w:gridCol w:w="826"/>
      </w:tblGrid>
      <w:tr w:rsidR="00380284" w:rsidRPr="00C356B3" w:rsidTr="00586E07">
        <w:trPr>
          <w:trHeight w:val="265"/>
        </w:trPr>
        <w:tc>
          <w:tcPr>
            <w:tcW w:w="0" w:type="auto"/>
            <w:gridSpan w:val="7"/>
          </w:tcPr>
          <w:p w:rsidR="00380284" w:rsidRPr="00C356B3" w:rsidRDefault="00380284" w:rsidP="00586E07">
            <w:pPr>
              <w:ind w:left="521"/>
              <w:jc w:val="right"/>
              <w:rPr>
                <w:rFonts w:asciiTheme="majorBidi" w:hAnsiTheme="majorBidi" w:cstheme="majorBidi"/>
                <w:b/>
                <w:bCs/>
              </w:rPr>
            </w:pPr>
            <w:bookmarkStart w:id="0" w:name="_GoBack"/>
            <w:r w:rsidRPr="00C356B3">
              <w:rPr>
                <w:rFonts w:asciiTheme="majorBidi" w:hAnsiTheme="majorBidi" w:cstheme="majorBidi"/>
                <w:b/>
                <w:bCs/>
              </w:rPr>
              <w:t>Supplementary Table 1- Quality assessment of the included studies in this meta-analysis</w:t>
            </w:r>
          </w:p>
        </w:tc>
      </w:tr>
      <w:tr w:rsidR="00380284" w:rsidRPr="00C356B3" w:rsidTr="00586E07">
        <w:trPr>
          <w:trHeight w:val="265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udy</w:t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Study year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election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arability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utcome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verall score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Grade</w:t>
            </w:r>
            <w:r w:rsidRPr="00C356B3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  <w:t>*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Arvidsson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rvidsson&lt;/Author&gt;&lt;Year&gt;2005&lt;/Year&gt;&lt;RecNum&gt;1604&lt;/RecNum&gt;&lt;DisplayText&gt;(78)&lt;/DisplayText&gt;&lt;record&gt;&lt;rec-number&gt;1604&lt;/rec-number&gt;&lt;foreign-keys&gt;&lt;key app="EN" db-id="v9peetwdps5xafex2pqvva935fepe0vewerd" timestamp="1489831337"&gt;1604&lt;/key&gt;&lt;/foreign-keys&gt;&lt;ref-type name="Journal Article"&gt;17&lt;/ref-type&gt;&lt;contributors&gt;&lt;authors&gt;&lt;author&gt;Arvidsson, Daniel&lt;/author&gt;&lt;author&gt;Slinde, Frode&lt;/author&gt;&lt;author&gt;Hulthén, Lena&lt;/author&gt;&lt;/authors&gt;&lt;/contributors&gt;&lt;titles&gt;&lt;title&gt;Physical activity questionnaire for adolescents validated against doubly labelled water&lt;/title&gt;&lt;secondary-title&gt;European journal of clinical nutrition&lt;/secondary-title&gt;&lt;/titles&gt;&lt;periodical&gt;&lt;full-title&gt;Eur J Clin Nutr&lt;/full-title&gt;&lt;abbr-1&gt;European journal of clinical nutrition&lt;/abbr-1&gt;&lt;/periodical&gt;&lt;pages&gt;376-383&lt;/pages&gt;&lt;volume&gt;59&lt;/volume&gt;&lt;number&gt;3&lt;/number&gt;&lt;dates&gt;&lt;year&gt;2005&lt;/year&gt;&lt;/dates&gt;&lt;isbn&gt;0954-3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78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34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Barnard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rnard&lt;/Author&gt;&lt;Year&gt;2002&lt;/Year&gt;&lt;RecNum&gt;151&lt;/RecNum&gt;&lt;DisplayText&gt;(76)&lt;/DisplayText&gt;&lt;record&gt;&lt;rec-number&gt;151&lt;/rec-number&gt;&lt;foreign-keys&gt;&lt;key app="EN" db-id="5rfvsz5wfz9wz6e5xf855dp5v0ez9xdwwsvs" timestamp="1511898074"&gt;151&lt;/key&gt;&lt;/foreign-keys&gt;&lt;ref-type name="Journal Article"&gt;17&lt;/ref-type&gt;&lt;contributors&gt;&lt;authors&gt;&lt;author&gt;Barnard, JA&lt;/author&gt;&lt;author&gt;Tapsell, Linda C&lt;/author&gt;&lt;author&gt;Davies, PSW&lt;/author&gt;&lt;author&gt;Brenninger, VL&lt;/author&gt;&lt;author&gt;Storlien, LH&lt;/author&gt;&lt;/authors&gt;&lt;/contributors&gt;&lt;titles&gt;&lt;title&gt;Relationship of high energy expenditure and variation in dietary intake with reporting accuracy on 7 day food records and diet histories in a group of healthy adult volunteers&lt;/title&gt;&lt;secondary-title&gt;European journal of clinical nutrition&lt;/secondary-title&gt;&lt;/titles&gt;&lt;periodical&gt;&lt;full-title&gt;European journal of clinical nutrition&lt;/full-title&gt;&lt;/periodical&gt;&lt;pages&gt;358-368&lt;/pages&gt;&lt;volume&gt;56&lt;/volume&gt;&lt;number&gt;4&lt;/number&gt;&lt;dates&gt;&lt;year&gt;2002&lt;/year&gt;&lt;/dates&gt;&lt;isbn&gt;0954-3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76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Besson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esson&lt;/Author&gt;&lt;Year&gt;2010&lt;/Year&gt;&lt;RecNum&gt;1606&lt;/RecNum&gt;&lt;DisplayText&gt;(66)&lt;/DisplayText&gt;&lt;record&gt;&lt;rec-number&gt;1606&lt;/rec-number&gt;&lt;foreign-keys&gt;&lt;key app="EN" db-id="v9peetwdps5xafex2pqvva935fepe0vewerd" timestamp="1489831611"&gt;1606&lt;/key&gt;&lt;/foreign-keys&gt;&lt;ref-type name="Journal Article"&gt;17&lt;/ref-type&gt;&lt;contributors&gt;&lt;authors&gt;&lt;author&gt;Besson, Hervé&lt;/author&gt;&lt;author&gt;Brage, Søren&lt;/author&gt;&lt;author&gt;Jakes, Rupert W&lt;/author&gt;&lt;author&gt;Ekelund, Ulf&lt;/author&gt;&lt;author&gt;Wareham, Nicholas J&lt;/author&gt;&lt;/authors&gt;&lt;/contributors&gt;&lt;titles&gt;&lt;title&gt;Estimating physical activity energy expenditure, sedentary time, and physical activity intensity by self-report in adult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106-114&lt;/pages&gt;&lt;volume&gt;91&lt;/volume&gt;&lt;number&gt;1&lt;/number&gt;&lt;dates&gt;&lt;year&gt;2010&lt;/year&gt;&lt;/dates&gt;&lt;isbn&gt;0002-9165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66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Erika Bonn1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nn&lt;/Author&gt;&lt;Year&gt;2012&lt;/Year&gt;&lt;RecNum&gt;167&lt;/RecNum&gt;&lt;DisplayText&gt;(100)&lt;/DisplayText&gt;&lt;record&gt;&lt;rec-number&gt;167&lt;/rec-number&gt;&lt;foreign-keys&gt;&lt;key app="EN" db-id="5rfvsz5wfz9wz6e5xf855dp5v0ez9xdwwsvs" timestamp="1512334908"&gt;167&lt;/key&gt;&lt;/foreign-keys&gt;&lt;ref-type name="Journal Article"&gt;17&lt;/ref-type&gt;&lt;contributors&gt;&lt;authors&gt;&lt;author&gt;Bonn, Stephanie Erika&lt;/author&gt;&lt;author&gt;Lagerros, Ylva Trolle&lt;/author&gt;&lt;author&gt;Christensen, Sara Elisabeth&lt;/author&gt;&lt;author&gt;Möller, Elisabeth&lt;/author&gt;&lt;author&gt;Wright, Antony&lt;/author&gt;&lt;author&gt;Sjölander, Arvid&lt;/author&gt;&lt;author&gt;Bälter, Katarina&lt;/author&gt;&lt;/authors&gt;&lt;/contributors&gt;&lt;titles&gt;&lt;title&gt;Active-Q: validation of the web-based physical activity questionnaire using doubly labeled water&lt;/title&gt;&lt;secondary-title&gt;Journal of medical Internet research&lt;/secondary-title&gt;&lt;/titles&gt;&lt;periodical&gt;&lt;full-title&gt;Journal of medical Internet research&lt;/full-title&gt;&lt;/periodical&gt;&lt;volume&gt;14&lt;/volume&gt;&lt;number&gt;1&lt;/number&gt;&lt;dates&gt;&lt;year&gt;2012&lt;/year&gt;&lt;/dates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100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Bonnefoy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onnefoy&lt;/Author&gt;&lt;Year&gt;2001&lt;/Year&gt;&lt;RecNum&gt;152&lt;/RecNum&gt;&lt;DisplayText&gt;(35)&lt;/DisplayText&gt;&lt;record&gt;&lt;rec-number&gt;152&lt;/rec-number&gt;&lt;foreign-keys&gt;&lt;key app="EN" db-id="5rfvsz5wfz9wz6e5xf855dp5v0ez9xdwwsvs" timestamp="1511898148"&gt;152&lt;/key&gt;&lt;/foreign-keys&gt;&lt;ref-type name="Journal Article"&gt;17&lt;/ref-type&gt;&lt;contributors&gt;&lt;authors&gt;&lt;author&gt;Bonnefoy, Marc&lt;/author&gt;&lt;author&gt;Normand, Sylvie&lt;/author&gt;&lt;author&gt;Pachiaudi, Christiane&lt;/author&gt;&lt;author&gt;Lacour, Jean René&lt;/author&gt;&lt;author&gt;Laville, Martine&lt;/author&gt;&lt;author&gt;Kostka, Tomasz&lt;/author&gt;&lt;/authors&gt;&lt;/contributors&gt;&lt;titles&gt;&lt;title&gt;Simultaneous validation of ten physical activity questionnaires in older men: a doubly labeled water study&lt;/title&gt;&lt;secondary-title&gt;Journal of the American Geriatrics Society&lt;/secondary-title&gt;&lt;/titles&gt;&lt;periodical&gt;&lt;full-title&gt;Journal of the American Geriatrics Society&lt;/full-title&gt;&lt;/periodical&gt;&lt;pages&gt;28-35&lt;/pages&gt;&lt;volume&gt;49&lt;/volume&gt;&lt;number&gt;1&lt;/number&gt;&lt;dates&gt;&lt;year&gt;2001&lt;/year&gt;&lt;/dates&gt;&lt;isbn&gt;1532-5415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35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Conway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onway&lt;/Author&gt;&lt;Year&gt;2002&lt;/Year&gt;&lt;RecNum&gt;136&lt;/RecNum&gt;&lt;DisplayText&gt;(36)&lt;/DisplayText&gt;&lt;record&gt;&lt;rec-number&gt;136&lt;/rec-number&gt;&lt;foreign-keys&gt;&lt;key app="EN" db-id="5rfvsz5wfz9wz6e5xf855dp5v0ez9xdwwsvs" timestamp="1510435239"&gt;136&lt;/key&gt;&lt;/foreign-keys&gt;&lt;ref-type name="Journal Article"&gt;17&lt;/ref-type&gt;&lt;contributors&gt;&lt;authors&gt;&lt;author&gt;Conway, Joan M&lt;/author&gt;&lt;author&gt;Irwin, Melinda L&lt;/author&gt;&lt;author&gt;Ainsworth, Barbara E&lt;/author&gt;&lt;/authors&gt;&lt;/contributors&gt;&lt;titles&gt;&lt;title&gt;Estimating energy expenditure from the Minnesota Leisure Time Physical Activity and Tecumseh Occupational Activity questionnaires–a doubly labeled water validation&lt;/title&gt;&lt;secondary-title&gt;Journal of clinical epidemiology&lt;/secondary-title&gt;&lt;/titles&gt;&lt;periodical&gt;&lt;full-title&gt;Journal of clinical epidemiology&lt;/full-title&gt;&lt;/periodical&gt;&lt;pages&gt;392-399&lt;/pages&gt;&lt;volume&gt;55&lt;/volume&gt;&lt;number&gt;4&lt;/number&gt;&lt;dates&gt;&lt;year&gt;2002&lt;/year&gt;&lt;/dates&gt;&lt;isbn&gt;0895-4356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36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34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Conway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onway&lt;/Author&gt;&lt;Year&gt;2002&lt;/Year&gt;&lt;RecNum&gt;168&lt;/RecNum&gt;&lt;DisplayText&gt;(63)&lt;/DisplayText&gt;&lt;record&gt;&lt;rec-number&gt;168&lt;/rec-number&gt;&lt;foreign-keys&gt;&lt;key app="EN" db-id="5rfvsz5wfz9wz6e5xf855dp5v0ez9xdwwsvs" timestamp="1512335033"&gt;168&lt;/key&gt;&lt;/foreign-keys&gt;&lt;ref-type name="Journal Article"&gt;17&lt;/ref-type&gt;&lt;contributors&gt;&lt;authors&gt;&lt;author&gt;Conway, Joan M&lt;/author&gt;&lt;author&gt;Seale, James L&lt;/author&gt;&lt;author&gt;Jacobs, David R&lt;/author&gt;&lt;author&gt;Irwin, Melinda L&lt;/author&gt;&lt;author&gt;Ainsworth, Barbara E&lt;/author&gt;&lt;/authors&gt;&lt;/contributors&gt;&lt;titles&gt;&lt;title&gt;Comparison of energy expenditure estimates from doubly labeled water, a physical activity questionnaire, and physical activity records&lt;/title&gt;&lt;secondary-title&gt;The American journal of clinical nutrition&lt;/secondary-title&gt;&lt;/titles&gt;&lt;periodical&gt;&lt;full-title&gt;The American journal of clinical nutrition&lt;/full-title&gt;&lt;/periodical&gt;&lt;pages&gt;519-525&lt;/pages&gt;&lt;volume&gt;75&lt;/volume&gt;&lt;number&gt;3&lt;/number&gt;&lt;dates&gt;&lt;year&gt;2002&lt;/year&gt;&lt;/dates&gt;&lt;isbn&gt;0002-9165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63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pStyle w:val="Heading1"/>
              <w:bidi w:val="0"/>
              <w:spacing w:before="0"/>
              <w:rPr>
                <w:rFonts w:asciiTheme="majorBidi" w:hAnsiTheme="majorBidi"/>
                <w:color w:val="auto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>Csizmadi</w:t>
            </w:r>
            <w:proofErr w:type="spellEnd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instrText xml:space="preserve"> ADDIN EN.CITE &lt;EndNote&gt;&lt;Cite&gt;&lt;Author&gt;Csizmadi&lt;/Author&gt;&lt;Year&gt;2014&lt;/Year&gt;&lt;RecNum&gt;1610&lt;/RecNum&gt;&lt;DisplayText&gt;(79)&lt;/DisplayText&gt;&lt;record&gt;&lt;rec-number&gt;1610&lt;/rec-number&gt;&lt;foreign-keys&gt;&lt;key app="EN" db-id="v9peetwdps5xafex2pqvva935fepe0vewerd" timestamp="1489833714"&gt;1610&lt;/key&gt;&lt;/foreign-keys&gt;&lt;ref-type name="Journal Article"&gt;17&lt;/ref-type&gt;&lt;contributors&gt;&lt;authors&gt;&lt;author&gt;Csizmadi, Ilona&lt;/author&gt;&lt;author&gt;Neilson, Heather K&lt;/author&gt;&lt;author&gt;Kopciuk, Karen A&lt;/author&gt;&lt;author&gt;Khandwala, Farah&lt;/author&gt;&lt;author&gt;Liu, Andrew&lt;/author&gt;&lt;author&gt;Friedenreich, Christine M&lt;/author&gt;&lt;author&gt;Yasui, Yutaka&lt;/author&gt;&lt;author&gt;Rabasa-Lhoret, Rémi&lt;/author&gt;&lt;author&gt;Bryant, Heather E&lt;/author&gt;&lt;author&gt;Lau, David CW&lt;/author&gt;&lt;/authors&gt;&lt;/contributors&gt;&lt;titles&gt;&lt;title&gt;The Sedentary Time and Activity Reporting Questionnaire (STAR-Q): reliability and validity against doubly labeled water and 7-day activity diaries&lt;/title&gt;&lt;secondary-title&gt;American journal of epidemiology&lt;/secondary-title&gt;&lt;/titles&gt;&lt;periodical&gt;&lt;full-title&gt;Am J Epidemiol&lt;/full-title&gt;&lt;abbr-1&gt;American journal of epidemiology&lt;/abbr-1&gt;&lt;/periodical&gt;&lt;pages&gt;424-435&lt;/pages&gt;&lt;volume&gt;180&lt;/volume&gt;&lt;number&gt;4&lt;/number&gt;&lt;dates&gt;&lt;year&gt;2014&lt;/year&gt;&lt;/dates&gt;&lt;isbn&gt;0002-9262&lt;/isbn&gt;&lt;urls&gt;&lt;/urls&gt;&lt;/record&gt;&lt;/Cite&gt;&lt;/EndNote&gt;</w:instrTex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/>
                <w:noProof/>
                <w:color w:val="auto"/>
                <w:sz w:val="20"/>
                <w:szCs w:val="20"/>
              </w:rPr>
              <w:t>(79)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4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pStyle w:val="Heading1"/>
              <w:bidi w:val="0"/>
              <w:spacing w:before="0"/>
              <w:rPr>
                <w:rFonts w:asciiTheme="majorBidi" w:hAnsiTheme="majorBidi"/>
                <w:color w:val="auto"/>
                <w:sz w:val="20"/>
                <w:szCs w:val="20"/>
              </w:rPr>
            </w:pP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 xml:space="preserve">Foley et al. 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instrText xml:space="preserve"> ADDIN EN.CITE &lt;EndNote&gt;&lt;Cite&gt;&lt;Author&gt;Foley&lt;/Author&gt;&lt;Year&gt;2013&lt;/Year&gt;&lt;RecNum&gt;1611&lt;/RecNum&gt;&lt;DisplayText&gt;(67)&lt;/DisplayText&gt;&lt;record&gt;&lt;rec-number&gt;1611&lt;/rec-number&gt;&lt;foreign-keys&gt;&lt;key app="EN" db-id="v9peetwdps5xafex2pqvva935fepe0vewerd" timestamp="1489833842"&gt;1611&lt;/key&gt;&lt;/foreign-keys&gt;&lt;ref-type name="Journal Article"&gt;17&lt;/ref-type&gt;&lt;contributors&gt;&lt;authors&gt;&lt;author&gt;Foley, Louise S&lt;/author&gt;&lt;author&gt;Maddison, Ralph&lt;/author&gt;&lt;author&gt;Rush, Elaine&lt;/author&gt;&lt;author&gt;Olds, Tim S&lt;/author&gt;&lt;author&gt;Ridley, Kate&lt;/author&gt;&lt;author&gt;Jiang, Yannan&lt;/author&gt;&lt;/authors&gt;&lt;/contributors&gt;&lt;titles&gt;&lt;title&gt;Doubly labeled water validation of a computerized use-of-time recall in active young people&lt;/title&gt;&lt;secondary-title&gt;Metabolism&lt;/secondary-title&gt;&lt;/titles&gt;&lt;periodical&gt;&lt;full-title&gt;Metabolism&lt;/full-title&gt;&lt;abbr-1&gt;Metabolism: clinical and experimental&lt;/abbr-1&gt;&lt;/periodical&gt;&lt;pages&gt;163-169&lt;/pages&gt;&lt;volume&gt;62&lt;/volume&gt;&lt;number&gt;1&lt;/number&gt;&lt;dates&gt;&lt;year&gt;2013&lt;/year&gt;&lt;/dates&gt;&lt;isbn&gt;0026-0495&lt;/isbn&gt;&lt;urls&gt;&lt;/urls&gt;&lt;/record&gt;&lt;/Cite&gt;&lt;/EndNote&gt;</w:instrTex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/>
                <w:noProof/>
                <w:color w:val="auto"/>
                <w:sz w:val="20"/>
                <w:szCs w:val="20"/>
              </w:rPr>
              <w:t>(67)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Fuller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uller&lt;/Author&gt;&lt;Year&gt;2008&lt;/Year&gt;&lt;RecNum&gt;1612&lt;/RecNum&gt;&lt;DisplayText&gt;(80)&lt;/DisplayText&gt;&lt;record&gt;&lt;rec-number&gt;1612&lt;/rec-number&gt;&lt;foreign-keys&gt;&lt;key app="EN" db-id="v9peetwdps5xafex2pqvva935fepe0vewerd" timestamp="1489834368"&gt;1612&lt;/key&gt;&lt;/foreign-keys&gt;&lt;ref-type name="Journal Article"&gt;17&lt;/ref-type&gt;&lt;contributors&gt;&lt;authors&gt;&lt;author&gt;Fuller, Z&lt;/author&gt;&lt;author&gt;Horgan, G&lt;/author&gt;&lt;author&gt;O&amp;apos;reilly, LM&lt;/author&gt;&lt;author&gt;Ritz, P&lt;/author&gt;&lt;author&gt;Milne, E&lt;/author&gt;&lt;author&gt;Stubbs, RJ&lt;/author&gt;&lt;/authors&gt;&lt;/contributors&gt;&lt;titles&gt;&lt;title&gt;Comparing different measures of energy expenditure in human subjects resident in a metabolic facility&lt;/title&gt;&lt;secondary-title&gt;European journal of clinical nutrition&lt;/secondary-title&gt;&lt;/titles&gt;&lt;periodical&gt;&lt;full-title&gt;Eur J Clin Nutr&lt;/full-title&gt;&lt;abbr-1&gt;European journal of clinical nutrition&lt;/abbr-1&gt;&lt;/periodical&gt;&lt;pages&gt;560-569&lt;/pages&gt;&lt;volume&gt;62&lt;/volume&gt;&lt;number&gt;4&lt;/number&gt;&lt;dates&gt;&lt;year&gt;2008&lt;/year&gt;&lt;/dates&gt;&lt;isbn&gt;0954-3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0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Mahabir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ahabir&lt;/Author&gt;&lt;Year&gt;2006&lt;/Year&gt;&lt;RecNum&gt;1613&lt;/RecNum&gt;&lt;DisplayText&gt;(37)&lt;/DisplayText&gt;&lt;record&gt;&lt;rec-number&gt;1613&lt;/rec-number&gt;&lt;foreign-keys&gt;&lt;key app="EN" db-id="v9peetwdps5xafex2pqvva935fepe0vewerd" timestamp="1489834457"&gt;1613&lt;/key&gt;&lt;/foreign-keys&gt;&lt;ref-type name="Journal Article"&gt;17&lt;/ref-type&gt;&lt;contributors&gt;&lt;authors&gt;&lt;author&gt;Mahabir, Somdat&lt;/author&gt;&lt;author&gt;Baer, David J&lt;/author&gt;&lt;author&gt;Giffen, Carol&lt;/author&gt;&lt;author&gt;Clevidence, Beverly A&lt;/author&gt;&lt;author&gt;Campbell, William S&lt;/author&gt;&lt;author&gt;Taylor, Philip R&lt;/author&gt;&lt;author&gt;Hartman, Terry J&lt;/author&gt;&lt;/authors&gt;&lt;/contributors&gt;&lt;titles&gt;&lt;title&gt;Comparison of energy expenditure estimates from 4 physical activity questionnaires with doubly labeled water estimates in postmenopausal women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230-236&lt;/pages&gt;&lt;volume&gt;84&lt;/volume&gt;&lt;number&gt;1&lt;/number&gt;&lt;dates&gt;&lt;year&gt;2006&lt;/year&gt;&lt;/dates&gt;&lt;isbn&gt;0002-9165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37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6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34"/>
        </w:trPr>
        <w:tc>
          <w:tcPr>
            <w:tcW w:w="2670" w:type="dxa"/>
          </w:tcPr>
          <w:p w:rsidR="00380284" w:rsidRPr="00C356B3" w:rsidRDefault="00380284" w:rsidP="00586E07">
            <w:pPr>
              <w:pStyle w:val="Heading1"/>
              <w:bidi w:val="0"/>
              <w:spacing w:before="0"/>
              <w:rPr>
                <w:rFonts w:asciiTheme="majorBidi" w:hAnsiTheme="majorBidi"/>
                <w:color w:val="auto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>Mâsse</w:t>
            </w:r>
            <w:proofErr w:type="spellEnd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instrText xml:space="preserve"> ADDIN EN.CITE &lt;EndNote&gt;&lt;Cite&gt;&lt;Author&gt;Mâsse&lt;/Author&gt;&lt;Year&gt;2012&lt;/Year&gt;&lt;RecNum&gt;1614&lt;/RecNum&gt;&lt;DisplayText&gt;(81)&lt;/DisplayText&gt;&lt;record&gt;&lt;rec-number&gt;1614&lt;/rec-number&gt;&lt;foreign-keys&gt;&lt;key app="EN" db-id="v9peetwdps5xafex2pqvva935fepe0vewerd" timestamp="1489834545"&gt;1614&lt;/key&gt;&lt;/foreign-keys&gt;&lt;ref-type name="Journal Article"&gt;17&lt;/ref-type&gt;&lt;contributors&gt;&lt;authors&gt;&lt;author&gt;Mâsse, Louise C&lt;/author&gt;&lt;author&gt;Fulton, Janet E&lt;/author&gt;&lt;author&gt;Watson, Kathleen B&lt;/author&gt;&lt;author&gt;Tortolero, Susan&lt;/author&gt;&lt;author&gt;Kohl III, Harold W&lt;/author&gt;&lt;author&gt;Meyers, Michael C&lt;/author&gt;&lt;author&gt;Blair, Steven N&lt;/author&gt;&lt;author&gt;Wong, William W&lt;/author&gt;&lt;/authors&gt;&lt;/contributors&gt;&lt;titles&gt;&lt;title&gt;Comparing the validity of 2 physical activity questionnaire formats in African-American and Hispanic women&lt;/title&gt;&lt;secondary-title&gt;Journal of Physical Activity and Health&lt;/secondary-title&gt;&lt;/titles&gt;&lt;periodical&gt;&lt;full-title&gt;Journal of Physical Activity and Health&lt;/full-title&gt;&lt;/periodical&gt;&lt;pages&gt;237-248&lt;/pages&gt;&lt;volume&gt;9&lt;/volume&gt;&lt;number&gt;2&lt;/number&gt;&lt;dates&gt;&lt;year&gt;2012&lt;/year&gt;&lt;/dates&gt;&lt;isbn&gt;1543-3080&lt;/isbn&gt;&lt;urls&gt;&lt;/urls&gt;&lt;/record&gt;&lt;/Cite&gt;&lt;/EndNote&gt;</w:instrTex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/>
                <w:noProof/>
                <w:color w:val="auto"/>
                <w:sz w:val="20"/>
                <w:szCs w:val="20"/>
              </w:rPr>
              <w:t>(81)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High 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Racette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acette&lt;/Author&gt;&lt;Year&gt;1995&lt;/Year&gt;&lt;RecNum&gt;134&lt;/RecNum&gt;&lt;DisplayText&gt;(39)&lt;/DisplayText&gt;&lt;record&gt;&lt;rec-number&gt;134&lt;/rec-number&gt;&lt;foreign-keys&gt;&lt;key app="EN" db-id="5rfvsz5wfz9wz6e5xf855dp5v0ez9xdwwsvs" timestamp="1510433411"&gt;134&lt;/key&gt;&lt;/foreign-keys&gt;&lt;ref-type name="Journal Article"&gt;17&lt;/ref-type&gt;&lt;contributors&gt;&lt;authors&gt;&lt;author&gt;Racette, SUSAN B&lt;/author&gt;&lt;author&gt;Schoeller, Dale A&lt;/author&gt;&lt;author&gt;Kushner, ROBERT F&lt;/author&gt;&lt;/authors&gt;&lt;/contributors&gt;&lt;titles&gt;&lt;title&gt;Comparison of heart rate and physical activity recall with doubly labeled water in obese women&lt;/title&gt;&lt;secondary-title&gt;Medicine and science in sports and exercise&lt;/secondary-title&gt;&lt;/titles&gt;&lt;periodical&gt;&lt;full-title&gt;Medicine and science in sports and exercise&lt;/full-title&gt;&lt;/periodical&gt;&lt;pages&gt;126-133&lt;/pages&gt;&lt;volume&gt;27&lt;/volume&gt;&lt;number&gt;1&lt;/number&gt;&lt;dates&gt;&lt;year&gt;1995&lt;/year&gt;&lt;/dates&gt;&lt;isbn&gt;0195-9131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39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994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Marrero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amirez-Marrero&lt;/Author&gt;&lt;Year&gt;2005&lt;/Year&gt;&lt;RecNum&gt;1616&lt;/RecNum&gt;&lt;DisplayText&gt;(68)&lt;/DisplayText&gt;&lt;record&gt;&lt;rec-number&gt;1616&lt;/rec-number&gt;&lt;foreign-keys&gt;&lt;key app="EN" db-id="v9peetwdps5xafex2pqvva935fepe0vewerd" timestamp="1489835087"&gt;1616&lt;/key&gt;&lt;/foreign-keys&gt;&lt;ref-type name="Journal Article"&gt;17&lt;/ref-type&gt;&lt;contributors&gt;&lt;authors&gt;&lt;author&gt;Ramirez-Marrero, FA&lt;/author&gt;&lt;author&gt;Smith, BA&lt;/author&gt;&lt;author&gt;Sherman, WM&lt;/author&gt;&lt;author&gt;Kirby, TE&lt;/author&gt;&lt;/authors&gt;&lt;/contributors&gt;&lt;titles&gt;&lt;title&gt;Comparison of methods to estimate physical activity and energy expenditure in African American children&lt;/title&gt;&lt;secondary-title&gt;International journal of sports medicine&lt;/secondary-title&gt;&lt;/titles&gt;&lt;periodical&gt;&lt;full-title&gt;Int J Sports Med&lt;/full-title&gt;&lt;abbr-1&gt;International journal of sports medicine&lt;/abbr-1&gt;&lt;/periodical&gt;&lt;pages&gt;363-371&lt;/pages&gt;&lt;volume&gt;26&lt;/volume&gt;&lt;number&gt;05&lt;/number&gt;&lt;dates&gt;&lt;year&gt;2005&lt;/year&gt;&lt;/dates&gt;&lt;isbn&gt;0172-4622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68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4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SLINDE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linde&lt;/Author&gt;&lt;Year&gt;2003&lt;/Year&gt;&lt;RecNum&gt;1617&lt;/RecNum&gt;&lt;DisplayText&gt;(69)&lt;/DisplayText&gt;&lt;record&gt;&lt;rec-number&gt;1617&lt;/rec-number&gt;&lt;foreign-keys&gt;&lt;key app="EN" db-id="v9peetwdps5xafex2pqvva935fepe0vewerd" timestamp="1489835143"&gt;1617&lt;/key&gt;&lt;/foreign-keys&gt;&lt;ref-type name="Journal Article"&gt;17&lt;/ref-type&gt;&lt;contributors&gt;&lt;authors&gt;&lt;author&gt;Slinde, Frode&lt;/author&gt;&lt;author&gt;Arvidsson, Daniel&lt;/author&gt;&lt;author&gt;Sjoberg, A&lt;/author&gt;&lt;author&gt;Rossander-Hulthén, Lena&lt;/author&gt;&lt;/authors&gt;&lt;/contributors&gt;&lt;titles&gt;&lt;title&gt;Minnesota leisure time activity questionnaire and doubly labeled water in adolescents&lt;/title&gt;&lt;secondary-title&gt;Medicine and science in sports and exercise&lt;/secondary-title&gt;&lt;/titles&gt;&lt;periodical&gt;&lt;full-title&gt;Med Sci Sports Exerc&lt;/full-title&gt;&lt;abbr-1&gt;Medicine and science in sports and exercise&lt;/abbr-1&gt;&lt;/periodical&gt;&lt;pages&gt;1923-1928&lt;/pages&gt;&lt;volume&gt;35&lt;/volume&gt;&lt;number&gt;11&lt;/number&gt;&lt;dates&gt;&lt;year&gt;2003&lt;/year&gt;&lt;/dates&gt;&lt;isbn&gt;0195-9131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69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3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pStyle w:val="Heading1"/>
              <w:bidi w:val="0"/>
              <w:spacing w:before="0"/>
              <w:rPr>
                <w:rFonts w:asciiTheme="majorBidi" w:hAnsiTheme="majorBidi"/>
                <w:color w:val="auto"/>
                <w:sz w:val="20"/>
                <w:szCs w:val="20"/>
              </w:rPr>
            </w:pP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 xml:space="preserve">STATEN et al. 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instrText xml:space="preserve"> ADDIN EN.CITE &lt;EndNote&gt;&lt;Cite&gt;&lt;Author&gt;Staten&lt;/Author&gt;&lt;Year&gt;2001&lt;/Year&gt;&lt;RecNum&gt;1618&lt;/RecNum&gt;&lt;DisplayText&gt;(82)&lt;/DisplayText&gt;&lt;record&gt;&lt;rec-number&gt;1618&lt;/rec-number&gt;&lt;foreign-keys&gt;&lt;key app="EN" db-id="v9peetwdps5xafex2pqvva935fepe0vewerd" timestamp="1489835193"&gt;1618&lt;/key&gt;&lt;/foreign-keys&gt;&lt;ref-type name="Journal Article"&gt;17&lt;/ref-type&gt;&lt;contributors&gt;&lt;authors&gt;&lt;author&gt;Staten, LISA K&lt;/author&gt;&lt;author&gt;Taren, DOUGLAS L&lt;/author&gt;&lt;author&gt;Howell, WANDA H&lt;/author&gt;&lt;author&gt;Tobar, Maribel&lt;/author&gt;&lt;author&gt;Poehlman, Eric T&lt;/author&gt;&lt;author&gt;Hill, Anabel&lt;/author&gt;&lt;author&gt;Reid, Phyllis M&lt;/author&gt;&lt;author&gt;Ritenbaugh, CHERYL&lt;/author&gt;&lt;/authors&gt;&lt;/contributors&gt;&lt;titles&gt;&lt;title&gt;Validation of the Arizona Activity Frequency Questionnaire using doubly labeled water&lt;/title&gt;&lt;secondary-title&gt;Medicine and science in sports and exercise&lt;/secondary-title&gt;&lt;/titles&gt;&lt;periodical&gt;&lt;full-title&gt;Med Sci Sports Exerc&lt;/full-title&gt;&lt;abbr-1&gt;Medicine and science in sports and exercise&lt;/abbr-1&gt;&lt;/periodical&gt;&lt;pages&gt;1959-1967&lt;/pages&gt;&lt;volume&gt;33&lt;/volume&gt;&lt;number&gt;11&lt;/number&gt;&lt;dates&gt;&lt;year&gt;2001&lt;/year&gt;&lt;/dates&gt;&lt;isbn&gt;0195-9131&lt;/isbn&gt;&lt;urls&gt;&lt;/urls&gt;&lt;/record&gt;&lt;/Cite&gt;&lt;/EndNote&gt;</w:instrTex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/>
                <w:noProof/>
                <w:color w:val="auto"/>
                <w:sz w:val="20"/>
                <w:szCs w:val="20"/>
              </w:rPr>
              <w:t>(82)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34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Sridharan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ridharan&lt;/Author&gt;&lt;Year&gt;2016&lt;/Year&gt;&lt;RecNum&gt;1619&lt;/RecNum&gt;&lt;DisplayText&gt;(64)&lt;/DisplayText&gt;&lt;record&gt;&lt;rec-number&gt;1619&lt;/rec-number&gt;&lt;foreign-keys&gt;&lt;key app="EN" db-id="v9peetwdps5xafex2pqvva935fepe0vewerd" timestamp="1489835257"&gt;1619&lt;/key&gt;&lt;/foreign-keys&gt;&lt;ref-type name="Journal Article"&gt;17&lt;/ref-type&gt;&lt;contributors&gt;&lt;authors&gt;&lt;author&gt;Sridharan, S&lt;/author&gt;&lt;author&gt;Wong, J&lt;/author&gt;&lt;author&gt;Vilar, E&lt;/author&gt;&lt;author&gt;Farrington, K&lt;/author&gt;&lt;/authors&gt;&lt;/contributors&gt;&lt;titles&gt;&lt;title&gt;Comparison of energy estimates in chronic kidney disease using doubly</w:instrText>
            </w:r>
            <w:r w:rsidRPr="00C356B3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>labelled water&lt;/title&gt;&lt;secondary-title&gt;Journal of Human Nutrition and Dietetics&lt;/secondary-title&gt;&lt;/titles&gt;&lt;periodical&gt;&lt;full-title&gt;Journal of Human Nutrition and Dietetics&lt;/full-title&gt;&lt;/periodical&gt;&lt;pages&gt;59-66&lt;/pages&gt;&lt;volume&gt;29&lt;/volume&gt;&lt;number&gt;1&lt;/number&gt;&lt;dates&gt;&lt;year&gt;2016&lt;/year&gt;&lt;/dates&gt;&lt;isbn&gt;1365-277X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64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pStyle w:val="Heading1"/>
              <w:bidi w:val="0"/>
              <w:spacing w:before="0"/>
              <w:rPr>
                <w:rFonts w:asciiTheme="majorBidi" w:hAnsiTheme="majorBidi"/>
                <w:color w:val="auto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>Tanhoffer</w:t>
            </w:r>
            <w:proofErr w:type="spellEnd"/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instrText xml:space="preserve"> ADDIN EN.CITE &lt;EndNote&gt;&lt;Cite&gt;&lt;Author&gt;Tanhoffer&lt;/Author&gt;&lt;Year&gt;2012&lt;/Year&gt;&lt;RecNum&gt;1620&lt;/RecNum&gt;&lt;DisplayText&gt;(83)&lt;/DisplayText&gt;&lt;record&gt;&lt;rec-number&gt;1620&lt;/rec-number&gt;&lt;foreign-keys&gt;&lt;key app="EN" db-id="v9peetwdps5xafex2pqvva935fepe0vewerd" timestamp="1489835337"&gt;1620&lt;/key&gt;&lt;/foreign-keys&gt;&lt;ref-type name="Journal Article"&gt;17&lt;/ref-type&gt;&lt;contributors&gt;&lt;authors&gt;&lt;author&gt;Tanhoffer, Ricardo A&lt;/author&gt;&lt;author&gt;Tanhoffer, Aldre IP&lt;/author&gt;&lt;author&gt;Raymond, Jacqueline&lt;/author&gt;&lt;author&gt;Hills, Andrew P&lt;/author&gt;&lt;author&gt;Davis, Glen M&lt;/author&gt;&lt;/authors&gt;&lt;/contributors&gt;&lt;titles&gt;&lt;title&gt;Comparison of methods to assess energy expenditure and physical activity in people with spinal cord injury&lt;/title&gt;&lt;secondary-title&gt;The journal of spinal cord medicine&lt;/secondary-title&gt;&lt;/titles&gt;&lt;periodical&gt;&lt;full-title&gt;J Spinal Cord Med&lt;/full-title&gt;&lt;abbr-1&gt;The journal of spinal cord medicine&lt;/abbr-1&gt;&lt;/periodical&gt;&lt;pages&gt;35-45&lt;/pages&gt;&lt;volume&gt;35&lt;/volume&gt;&lt;number&gt;1&lt;/number&gt;&lt;dates&gt;&lt;year&gt;2012&lt;/year&gt;&lt;/dates&gt;&lt;isbn&gt;1079-0268&lt;/isbn&gt;&lt;urls&gt;&lt;/urls&gt;&lt;/record&gt;&lt;/Cite&gt;&lt;/EndNote&gt;</w:instrTex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/>
                <w:noProof/>
                <w:color w:val="auto"/>
                <w:sz w:val="20"/>
                <w:szCs w:val="20"/>
              </w:rPr>
              <w:t>(83)</w:t>
            </w:r>
            <w:r w:rsidRPr="00C356B3">
              <w:rPr>
                <w:rFonts w:asciiTheme="majorBidi" w:hAnsiTheme="majorBidi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Walsh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lsh&lt;/Author&gt;&lt;Year&gt;2004&lt;/Year&gt;&lt;RecNum&gt;1621&lt;/RecNum&gt;&lt;DisplayText&gt;(42)&lt;/DisplayText&gt;&lt;record&gt;&lt;rec-number&gt;1621&lt;/rec-number&gt;&lt;foreign-keys&gt;&lt;key app="EN" db-id="v9peetwdps5xafex2pqvva935fepe0vewerd" timestamp="1489835486"&gt;1621&lt;/key&gt;&lt;/foreign-keys&gt;&lt;ref-type name="Journal Article"&gt;17&lt;/ref-type&gt;&lt;contributors&gt;&lt;authors&gt;&lt;author&gt;Walsh, Marianne C&lt;/author&gt;&lt;author&gt;Hunter, Gary R&lt;/author&gt;&lt;author&gt;Sirikul, Bovorn&lt;/author&gt;&lt;author&gt;Gower, Barbara A&lt;/author&gt;&lt;/authors&gt;&lt;/contributors&gt;&lt;titles&gt;&lt;title&gt;Comparison of self-reported with objectively assessed energy expenditure in black and white women before and after weight los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1013-1019&lt;/pages&gt;&lt;volume&gt;79&lt;/volume&gt;&lt;number&gt;6&lt;/number&gt;&lt;dates&gt;&lt;year&gt;2004&lt;/year&gt;&lt;/dates&gt;&lt;isbn&gt;0002-9165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42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4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Washburn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shburn&lt;/Author&gt;&lt;Year&gt;2003&lt;/Year&gt;&lt;RecNum&gt;1622&lt;/RecNum&gt;&lt;DisplayText&gt;(84)&lt;/DisplayText&gt;&lt;record&gt;&lt;rec-number&gt;1622&lt;/rec-number&gt;&lt;foreign-keys&gt;&lt;key app="EN" db-id="v9peetwdps5xafex2pqvva935fepe0vewerd" timestamp="1489835638"&gt;1622&lt;/key&gt;&lt;/foreign-keys&gt;&lt;ref-type name="Journal Article"&gt;17&lt;/ref-type&gt;&lt;contributors&gt;&lt;authors&gt;&lt;author&gt;Washburn, Richard A&lt;/author&gt;&lt;author&gt;Jacobsen, Dennis J&lt;/author&gt;&lt;author&gt;Sonko, Bakary J&lt;/author&gt;&lt;author&gt;Hill, James O&lt;/author&gt;&lt;author&gt;Donnelly, Joseph E&lt;/author&gt;&lt;/authors&gt;&lt;/contributors&gt;&lt;titles&gt;&lt;title&gt;The validity of the Stanford Seven-Day Physical Activity Recall in young adults&lt;/title&gt;&lt;secondary-title&gt;Medicine and science in sports and exercise&lt;/secondary-title&gt;&lt;/titles&gt;&lt;periodical&gt;&lt;full-title&gt;Med Sci Sports Exerc&lt;/full-title&gt;&lt;abbr-1&gt;Medicine and science in sports and exercise&lt;/abbr-1&gt;&lt;/periodical&gt;&lt;pages&gt;1374-1380&lt;/pages&gt;&lt;volume&gt;35&lt;/volume&gt;&lt;number&gt;8&lt;/number&gt;&lt;dates&gt;&lt;year&gt;2003&lt;/year&gt;&lt;/dates&gt;&lt;isbn&gt;0195-9131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4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3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Corder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order&lt;/Author&gt;&lt;Year&gt;2010&lt;/Year&gt;&lt;RecNum&gt;182&lt;/RecNum&gt;&lt;DisplayText&gt;(92)&lt;/DisplayText&gt;&lt;record&gt;&lt;rec-number&gt;182&lt;/rec-number&gt;&lt;foreign-keys&gt;&lt;key app="EN" db-id="5rfvsz5wfz9wz6e5xf855dp5v0ez9xdwwsvs" timestamp="1513966185"&gt;182&lt;/key&gt;&lt;/foreign-keys&gt;&lt;ref-type name="Journal Article"&gt;17&lt;/ref-type&gt;&lt;contributors&gt;&lt;authors&gt;&lt;author&gt;Corder, Kirsten&lt;/author&gt;&lt;author&gt;Brage, Soren&lt;/author&gt;&lt;author&gt;Wright, Antony&lt;/author&gt;&lt;author&gt;Ramachandran, Ambady&lt;/author&gt;&lt;author&gt;Snehalatha, Chamukuttan&lt;/author&gt;&lt;author&gt;Yamuna, Annasami&lt;/author&gt;&lt;author&gt;Wareham, Nicholas J&lt;/author&gt;&lt;author&gt;Ekelund, Ulf&lt;/author&gt;&lt;/authors&gt;&lt;/contributors&gt;&lt;titles&gt;&lt;title&gt;Physical activity energy expenditure of adolescents in India&lt;/title&gt;&lt;secondary-title&gt;Obesity&lt;/secondary-title&gt;&lt;/titles&gt;&lt;periodical&gt;&lt;full-title&gt;Obesity&lt;/full-title&gt;&lt;/periodical&gt;&lt;pages&gt;2212-2219&lt;/pages&gt;&lt;volume&gt;18&lt;/volume&gt;&lt;number&gt;11&lt;/number&gt;&lt;dates&gt;&lt;year&gt;2010&lt;/year&gt;&lt;/dates&gt;&lt;isbn&gt;1930-739X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2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Skaribas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Delikanaki</w:instrText>
            </w:r>
            <w:r w:rsidRPr="00C356B3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>Skaribas&lt;/Author&gt;&lt;Year&gt;2009&lt;/Year&gt;&lt;RecNum&gt;183&lt;/RecNum&gt;&lt;DisplayText&gt;(93)&lt;/DisplayText&gt;&lt;record&gt;&lt;rec-number&gt;183&lt;/rec-number&gt;&lt;foreign-keys&gt;&lt;key app="EN" db-id="5rfvsz5wfz9wz6e5xf855dp5v0ez9xdwwsvs" timestamp="1513966408"&gt;183&lt;/key&gt;&lt;/foreign-keys&gt;&lt;ref-type name="Journal Article"&gt;17&lt;/ref-type&gt;&lt;contributors&gt;&lt;authors&gt;&lt;author&gt;Delikanaki</w:instrText>
            </w:r>
            <w:r w:rsidRPr="00C356B3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>Skaribas, Evangelia&lt;/author&gt;&lt;author&gt;Trail, Marilyn&lt;/author&gt;&lt;author&gt;Wong, William Wai</w:instrText>
            </w:r>
            <w:r w:rsidRPr="00C356B3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>Lun&lt;/author&gt;&lt;author&gt;Lai, Eugene C&lt;/author&gt;&lt;/authors&gt;&lt;/contributors&gt;&lt;titles&gt;&lt;title&gt;Daily energy expenditure, physical activity, and weight loss in Parkinson&amp;apos;s disease patients&lt;/title&gt;&lt;secondary-title&gt;Movement Disorders&lt;/secondary-title&gt;&lt;/titles&gt;&lt;periodical&gt;&lt;full-title&gt;Movement Disorders&lt;/full-title&gt;&lt;/periodical&gt;&lt;pages&gt;667-671&lt;/pages&gt;&lt;volume&gt;24&lt;/volume&gt;&lt;number&gt;5&lt;/number&gt;&lt;dates&gt;&lt;year&gt;2009&lt;/year&gt;&lt;/dates&gt;&lt;isbn&gt;1531-825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3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Johansson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Johansson&lt;/Author&gt;&lt;Year&gt;2008&lt;/Year&gt;&lt;RecNum&gt;184&lt;/RecNum&gt;&lt;DisplayText&gt;(94)&lt;/DisplayText&gt;&lt;record&gt;&lt;rec-number&gt;184&lt;/rec-number&gt;&lt;foreign-keys&gt;&lt;key app="EN" db-id="5rfvsz5wfz9wz6e5xf855dp5v0ez9xdwwsvs" timestamp="1513966503"&gt;184&lt;/key&gt;&lt;/foreign-keys&gt;&lt;ref-type name="Journal Article"&gt;17&lt;/ref-type&gt;&lt;contributors&gt;&lt;authors&gt;&lt;author&gt;Johansson, Gunnar&lt;/author&gt;&lt;author&gt;Westerterp, KR&lt;/author&gt;&lt;/authors&gt;&lt;/contributors&gt;&lt;titles&gt;&lt;title&gt;Assessment of the physical activity level with two questions: validation with doubly labeled water&lt;/title&gt;&lt;secondary-title&gt;International Journal of Obesity&lt;/secondary-title&gt;&lt;/titles&gt;&lt;periodical&gt;&lt;full-title&gt;International Journal of Obesity&lt;/full-title&gt;&lt;/periodical&gt;&lt;pages&gt;1031&lt;/pages&gt;&lt;volume&gt;32&lt;/volume&gt;&lt;number&gt;6&lt;/number&gt;&lt;dates&gt;&lt;year&gt;2008&lt;/year&gt;&lt;/dates&gt;&lt;isbn&gt;1476-549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4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Liu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01&lt;/Year&gt;&lt;RecNum&gt;185&lt;/RecNum&gt;&lt;DisplayText&gt;(95)&lt;/DisplayText&gt;&lt;record&gt;&lt;rec-number&gt;185&lt;/rec-number&gt;&lt;foreign-keys&gt;&lt;key app="EN" db-id="5rfvsz5wfz9wz6e5xf855dp5v0ez9xdwwsvs" timestamp="1513966620"&gt;185&lt;/key&gt;&lt;/foreign-keys&gt;&lt;ref-type name="Journal Article"&gt;17&lt;/ref-type&gt;&lt;contributors&gt;&lt;authors&gt;&lt;author&gt;Liu, B&lt;/author&gt;&lt;author&gt;Woo, J&lt;/author&gt;&lt;author&gt;Tang, N&lt;/author&gt;&lt;author&gt;Ng, K&lt;/author&gt;&lt;author&gt;Ip, R&lt;/author&gt;&lt;author&gt;Yu, A&lt;/author&gt;&lt;/authors&gt;&lt;/contributors&gt;&lt;titles&gt;&lt;title&gt;Assessment of total energy expenditure in a Chinese population by a physical activity questionnaire: examination of validity&lt;/title&gt;&lt;secondary-title&gt;International journal of food sciences and nutrition&lt;/secondary-title&gt;&lt;/titles&gt;&lt;periodical&gt;&lt;full-title&gt;International Journal of Food Sciences and Nutrition&lt;/full-title&gt;&lt;/periodical&gt;&lt;pages&gt;269-282&lt;/pages&gt;&lt;volume&gt;52&lt;/volume&gt;&lt;number&gt;3&lt;/number&gt;&lt;dates&gt;&lt;year&gt;2001&lt;/year&gt;&lt;/dates&gt;&lt;isbn&gt;0963-7486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5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Lof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f&lt;/Author&gt;&lt;Year&gt;2003&lt;/Year&gt;&lt;RecNum&gt;181&lt;/RecNum&gt;&lt;DisplayText&gt;(91)&lt;/DisplayText&gt;&lt;record&gt;&lt;rec-number&gt;181&lt;/rec-number&gt;&lt;foreign-keys&gt;&lt;key app="EN" db-id="5rfvsz5wfz9wz6e5xf855dp5v0ez9xdwwsvs" timestamp="1513966004"&gt;181&lt;/key&gt;&lt;/foreign-keys&gt;&lt;ref-type name="Journal Article"&gt;17&lt;/ref-type&gt;&lt;contributors&gt;&lt;authors&gt;&lt;author&gt;Lof, Marie&lt;/author&gt;&lt;author&gt;Hannestad, Ulf&lt;/author&gt;&lt;author&gt;Forsum, Elisabet&lt;/author&gt;&lt;/authors&gt;&lt;/contributors&gt;&lt;titles&gt;&lt;title&gt;Comparison of commonly used procedures, including the doubly-labelled water technique, in the estimation of total energy expenditure of women with special reference to the significance of body fatness&lt;/title&gt;&lt;secondary-title&gt;British journal of nutrition&lt;/secondary-title&gt;&lt;/titles&gt;&lt;periodical&gt;&lt;full-title&gt;British journal of nutrition&lt;/full-title&gt;&lt;/periodical&gt;&lt;pages&gt;961-968&lt;/pages&gt;&lt;volume&gt;90&lt;/volume&gt;&lt;number&gt;5&lt;/number&gt;&lt;dates&gt;&lt;year&gt;2003&lt;/year&gt;&lt;/dates&gt;&lt;isbn&gt;1475-2662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1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3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Neuhouser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euhouser&lt;/Author&gt;&lt;Year&gt;2013&lt;/Year&gt;&lt;RecNum&gt;186&lt;/RecNum&gt;&lt;DisplayText&gt;(96)&lt;/DisplayText&gt;&lt;record&gt;&lt;rec-number&gt;186&lt;/rec-number&gt;&lt;foreign-keys&gt;&lt;key app="EN" db-id="5rfvsz5wfz9wz6e5xf855dp5v0ez9xdwwsvs" timestamp="1513966806"&gt;186&lt;/key&gt;&lt;/foreign-keys&gt;&lt;ref-type name="Journal Article"&gt;17&lt;/ref-type&gt;&lt;contributors&gt;&lt;authors&gt;&lt;author&gt;Neuhouser, Marian L&lt;/author&gt;&lt;author&gt;Di, Chongzhi&lt;/author&gt;&lt;author&gt;Tinker, Lesley F&lt;/author&gt;&lt;author&gt;Thomson, Cynthia&lt;/author&gt;&lt;author&gt;Sternfeld, Barbara&lt;/author&gt;&lt;author&gt;Mossavar-Rahmani, Yasmin&lt;/author&gt;&lt;author&gt;Stefanick, Marcia L&lt;/author&gt;&lt;author&gt;Sims, Stacy&lt;/author&gt;&lt;author&gt;Curb, J David&lt;/author&gt;&lt;author&gt;Lamonte, Michael&lt;/author&gt;&lt;/authors&gt;&lt;/contributors&gt;&lt;titles&gt;&lt;title&gt;Physical activity assessment: biomarkers and self-report of activity-related energy expenditure in the WHI&lt;/title&gt;&lt;secondary-title&gt;American journal of epidemiology&lt;/secondary-title&gt;&lt;/titles&gt;&lt;periodical&gt;&lt;full-title&gt;Am J Epidemiol&lt;/full-title&gt;&lt;abbr-1&gt;American journal of epidemiology&lt;/abbr-1&gt;&lt;/periodical&gt;&lt;pages&gt;576-585&lt;/pages&gt;&lt;volume&gt;177&lt;/volume&gt;&lt;number&gt;6&lt;/number&gt;&lt;dates&gt;&lt;year&gt;2013&lt;/year&gt;&lt;/dates&gt;&lt;isbn&gt;1476-6256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6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3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  <w:vAlign w:val="center"/>
          </w:tcPr>
          <w:p w:rsidR="00380284" w:rsidRPr="00C356B3" w:rsidRDefault="00380284" w:rsidP="00586E07">
            <w:pPr>
              <w:bidi w:val="0"/>
              <w:spacing w:after="0" w:line="240" w:lineRule="auto"/>
              <w:rPr>
                <w:rFonts w:asciiTheme="majorBidi" w:eastAsia="Times New Roman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Starling</w:t>
            </w:r>
            <w:r w:rsidRPr="00C356B3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tarling&lt;/Author&gt;&lt;Year&gt;1999&lt;/Year&gt;&lt;RecNum&gt;175&lt;/RecNum&gt;&lt;DisplayText&gt;(85)&lt;/DisplayText&gt;&lt;record&gt;&lt;rec-number&gt;175&lt;/rec-number&gt;&lt;foreign-keys&gt;&lt;key app="EN" db-id="5rfvsz5wfz9wz6e5xf855dp5v0ez9xdwwsvs" timestamp="1513963499"&gt;175&lt;/key&gt;&lt;/foreign-keys&gt;&lt;ref-type name="Journal Article"&gt;17&lt;/ref-type&gt;&lt;contributors&gt;&lt;authors&gt;&lt;author&gt;Starling, R. D.&lt;/author&gt;&lt;author&gt;Matthews, D. E.&lt;/author&gt;&lt;author&gt;Ades, P. A.&lt;/author&gt;&lt;author&gt;Poehlman, E. T.&lt;/author&gt;&lt;/authors&gt;&lt;/contributors&gt;&lt;auth-address&gt;Division of Clinical Pharmacology and Metabolic Research, Department of Medicine, University of Vermont, Burlington, Vermont 05405, USA.&lt;/auth-address&gt;&lt;titles&gt;&lt;title&gt;Assessment of physical activity in older individuals: a doubly labeled water study&lt;/title&gt;&lt;secondary-title&gt;J Appl Physiol (1985)&lt;/secondary-title&gt;&lt;alt-title&gt;Journal of applied physiology (Bethesda, Md. : 1985)&lt;/alt-title&gt;&lt;/titles&gt;&lt;periodical&gt;&lt;full-title&gt;J Appl Physiol (1985)&lt;/full-title&gt;&lt;abbr-1&gt;Journal of applied physiology (Bethesda, Md. : 1985)&lt;/abbr-1&gt;&lt;/periodical&gt;&lt;alt-periodical&gt;&lt;full-title&gt;J Appl Physiol (1985)&lt;/full-title&gt;&lt;abbr-1&gt;Journal of applied physiology (Bethesda, Md. : 1985)&lt;/abbr-1&gt;&lt;/alt-periodical&gt;&lt;pages&gt;2090-6&lt;/pages&gt;&lt;volume&gt;86&lt;/volume&gt;&lt;number&gt;6&lt;/number&gt;&lt;edition&gt;1999/06/16&lt;/edition&gt;&lt;keywords&gt;&lt;keyword&gt;Aged&lt;/keyword&gt;&lt;keyword&gt;Aged, 80 and over&lt;/keyword&gt;&lt;keyword&gt;Body Composition/physiology&lt;/keyword&gt;&lt;keyword&gt;Body Water/*physiology&lt;/keyword&gt;&lt;keyword&gt;Calorimetry, Indirect&lt;/keyword&gt;&lt;keyword&gt;Energy Metabolism/physiology&lt;/keyword&gt;&lt;keyword&gt;Female&lt;/keyword&gt;&lt;keyword&gt;Humans&lt;/keyword&gt;&lt;keyword&gt;Isotope Labeling&lt;/keyword&gt;&lt;keyword&gt;Male&lt;/keyword&gt;&lt;keyword&gt;Middle Aged&lt;/keyword&gt;&lt;keyword&gt;Motor Activity/*physiology&lt;/keyword&gt;&lt;keyword&gt;Surveys and Questionnaires&lt;/keyword&gt;&lt;/keywords&gt;&lt;dates&gt;&lt;year&gt;1999&lt;/year&gt;&lt;pub-dates&gt;&lt;date&gt;Jun&lt;/date&gt;&lt;/pub-dates&gt;&lt;/dates&gt;&lt;isbn&gt;8750-7587 (Print)&amp;#xD;0161-7567&lt;/isbn&gt;&lt;accession-num&gt;10368377&lt;/accession-num&gt;&lt;urls&gt;&lt;/urls&gt;&lt;remote-database-provider&gt;NLM&lt;/remote-database-provider&gt;&lt;language&gt;Eng&lt;/language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5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356B3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 </w:t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Hagfors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agfors&lt;/Author&gt;&lt;Year&gt;2005&lt;/Year&gt;&lt;RecNum&gt;180&lt;/RecNum&gt;&lt;DisplayText&gt;(90)&lt;/DisplayText&gt;&lt;record&gt;&lt;rec-number&gt;180&lt;/rec-number&gt;&lt;foreign-keys&gt;&lt;key app="EN" db-id="5rfvsz5wfz9wz6e5xf855dp5v0ez9xdwwsvs" timestamp="1513965901"&gt;180&lt;/key&gt;&lt;/foreign-keys&gt;&lt;ref-type name="Journal Article"&gt;17&lt;/ref-type&gt;&lt;contributors&gt;&lt;authors&gt;&lt;author&gt;Hagfors, Linda&lt;/author&gt;&lt;author&gt;Westerterp, Klaas&lt;/author&gt;&lt;author&gt;Sköldstam, Lars&lt;/author&gt;&lt;author&gt;Johansson, Gunnar&lt;/author&gt;&lt;/authors&gt;&lt;/contributors&gt;&lt;titles&gt;&lt;title&gt;Validity of reported energy expenditure and reported intake of energy, protein, sodium and potassium in rheumatoid arthritis patients in a dietary intervention study&lt;/title&gt;&lt;secondary-title&gt;European journal of clinical nutrition&lt;/secondary-title&gt;&lt;/titles&gt;&lt;periodical&gt;&lt;full-title&gt;European journal of clinical nutrition&lt;/full-title&gt;&lt;/periodical&gt;&lt;pages&gt;238-245&lt;/pages&gt;&lt;volume&gt;59&lt;/volume&gt;&lt;number&gt;2&lt;/number&gt;&lt;dates&gt;&lt;year&gt;2005&lt;/year&gt;&lt;/dates&gt;&lt;isbn&gt;0954-3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0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Irwin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rwin&lt;/Author&gt;&lt;Year&gt;2001&lt;/Year&gt;&lt;RecNum&gt;179&lt;/RecNum&gt;&lt;DisplayText&gt;(89)&lt;/DisplayText&gt;&lt;record&gt;&lt;rec-number&gt;179&lt;/rec-number&gt;&lt;foreign-keys&gt;&lt;key app="EN" db-id="5rfvsz5wfz9wz6e5xf855dp5v0ez9xdwwsvs" timestamp="1513965770"&gt;179&lt;/key&gt;&lt;/foreign-keys&gt;&lt;ref-type name="Journal Article"&gt;17&lt;/ref-type&gt;&lt;contributors&gt;&lt;authors&gt;&lt;author&gt;Irwin, Melinda L&lt;/author&gt;&lt;author&gt;Ainsworth, Barbara E&lt;/author&gt;&lt;author&gt;Conway, Joan M&lt;/author&gt;&lt;/authors&gt;&lt;/contributors&gt;&lt;titles&gt;&lt;title&gt;Estimation of energy expenditure from physical activity measures: determinants of accuracy&lt;/title&gt;&lt;secondary-title&gt;Obesity&lt;/secondary-title&gt;&lt;/titles&gt;&lt;periodical&gt;&lt;full-title&gt;Obesity&lt;/full-title&gt;&lt;/periodical&gt;&lt;pages&gt;517-525&lt;/pages&gt;&lt;volume&gt;9&lt;/volume&gt;&lt;number&gt;9&lt;/number&gt;&lt;dates&gt;&lt;year&gt;2001&lt;/year&gt;&lt;/dates&gt;&lt;isbn&gt;1550-8528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9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Leenders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eenders&lt;/Author&gt;&lt;Year&gt;2001&lt;/Year&gt;&lt;RecNum&gt;178&lt;/RecNum&gt;&lt;DisplayText&gt;(88)&lt;/DisplayText&gt;&lt;record&gt;&lt;rec-number&gt;178&lt;/rec-number&gt;&lt;foreign-keys&gt;&lt;key app="EN" db-id="5rfvsz5wfz9wz6e5xf855dp5v0ez9xdwwsvs" timestamp="1513965619"&gt;178&lt;/key&gt;&lt;/foreign-keys&gt;&lt;ref-type name="Journal Article"&gt;17&lt;/ref-type&gt;&lt;contributors&gt;&lt;authors&gt;&lt;author&gt;Leenders, NY&lt;/author&gt;&lt;author&gt;Sherman, W Michael&lt;/author&gt;&lt;author&gt;Nagaraja, HN&lt;/author&gt;&lt;author&gt;Kien, C Lawrence&lt;/author&gt;&lt;/authors&gt;&lt;/contributors&gt;&lt;titles&gt;&lt;title&gt;Evaluation of methods to assess physical activity in free-living conditions&lt;/title&gt;&lt;secondary-title&gt;Medicine and science in sports and exercise&lt;/secondary-title&gt;&lt;/titles&gt;&lt;periodical&gt;&lt;full-title&gt;Medicine and science in sports and exercise&lt;/full-title&gt;&lt;/periodical&gt;&lt;pages&gt;1233-1240&lt;/pages&gt;&lt;volume&gt;33&lt;/volume&gt;&lt;number&gt;7&lt;/number&gt;&lt;dates&gt;&lt;year&gt;2001&lt;/year&gt;&lt;/dates&gt;&lt;isbn&gt;0195-9131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8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Paul et al.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YXVsPC9BdXRob3I+PFllYXI+MjAwNTwvWWVhcj48UmVj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ODA2LTE0PC9wYWdlcz48dm9sdW1lPjE2Mjwvdm9sdW1lPjxudW1iZXI+ODwvbnVtYmVyPjxl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</w:fldData>
              </w:fldChar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QYXVsPC9BdXRob3I+PFllYXI+MjAwNTwvWWVhcj48UmVj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</w:fldData>
              </w:fldChar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47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Philippaerts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hilippaerts&lt;/Author&gt;&lt;Year&gt;1999&lt;/Year&gt;&lt;RecNum&gt;174&lt;/RecNum&gt;&lt;DisplayText&gt;(87)&lt;/DisplayText&gt;&lt;record&gt;&lt;rec-number&gt;174&lt;/rec-number&gt;&lt;foreign-keys&gt;&lt;key app="EN" db-id="5rfvsz5wfz9wz6e5xf855dp5v0ez9xdwwsvs" timestamp="1513963499"&gt;174&lt;/key&gt;&lt;/foreign-keys&gt;&lt;ref-type name="Journal Article"&gt;17&lt;/ref-type&gt;&lt;contributors&gt;&lt;authors&gt;&lt;author&gt;Philippaerts, R. M.&lt;/author&gt;&lt;author&gt;Westerterp, K. R.&lt;/author&gt;&lt;author&gt;Lefevre, J.&lt;/author&gt;&lt;/authors&gt;&lt;/contributors&gt;&lt;auth-address&gt;Center for Physical Development Research, Department of Kinesiology, Faculty of Physical Education and Physiotherapy, K.U. Leuven, Heverlee, Belgium. renaat.philippaerts@flok.kuleuven.ac.be&lt;/auth-address&gt;&lt;titles&gt;&lt;title&gt;Doubly labelled water validation of three physical activity questionnaires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284-9&lt;/pages&gt;&lt;volume&gt;20&lt;/volume&gt;&lt;number&gt;5&lt;/number&gt;&lt;edition&gt;1999/08/19&lt;/edition&gt;&lt;keywords&gt;&lt;keyword&gt;Adult&lt;/keyword&gt;&lt;keyword&gt;Deuterium&lt;/keyword&gt;&lt;keyword&gt;*Energy Metabolism&lt;/keyword&gt;&lt;keyword&gt;*Exercise&lt;/keyword&gt;&lt;keyword&gt;Humans&lt;/keyword&gt;&lt;keyword&gt;Male&lt;/keyword&gt;&lt;keyword&gt;Oxygen Isotopes&lt;/keyword&gt;&lt;keyword&gt;Reproducibility of Results&lt;/keyword&gt;&lt;keyword&gt;Surveys and Questionnaires/*standards&lt;/keyword&gt;&lt;/keywords&gt;&lt;dates&gt;&lt;year&gt;1999&lt;/year&gt;&lt;pub-dates&gt;&lt;date&gt;Jul&lt;/date&gt;&lt;/pub-dates&gt;&lt;/dates&gt;&lt;isbn&gt;0172-4622 (Print)&amp;#xD;0172-4622&lt;/isbn&gt;&lt;accession-num&gt;10452224&lt;/accession-num&gt;&lt;urls&gt;&lt;/urls&gt;&lt;electronic-resource-num&gt;10.1055/s-2007-971132&lt;/electronic-resource-num&gt;&lt;remote-database-provider&gt;NLM&lt;/remote-database-provider&gt;&lt;language&gt;Eng&lt;/language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7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Rothenberg et al.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thenberg&lt;/Author&gt;&lt;Year&gt;1998&lt;/Year&gt;&lt;RecNum&gt;177&lt;/RecNum&gt;&lt;DisplayText&gt;(30)&lt;/DisplayText&gt;&lt;record&gt;&lt;rec-number&gt;177&lt;/rec-number&gt;&lt;foreign-keys&gt;&lt;key app="EN" db-id="5rfvsz5wfz9wz6e5xf855dp5v0ez9xdwwsvs" timestamp="1513965432"&gt;177&lt;/key&gt;&lt;/foreign-keys&gt;&lt;ref-type name="Journal Article"&gt;17&lt;/ref-type&gt;&lt;contributors&gt;&lt;authors&gt;&lt;author&gt;Rothenberg, E&lt;/author&gt;&lt;author&gt;Bosaeus, I&lt;/author&gt;&lt;author&gt;Lernfelt, B&lt;/author&gt;&lt;author&gt;Landahl, S&lt;/author&gt;&lt;author&gt;Steen, B&lt;/author&gt;&lt;/authors&gt;&lt;/contributors&gt;&lt;titles&gt;&lt;title&gt;Energy intake and expenditure: validation of a diet history by heart rate monitoring, activity diary and doubly labeled water&lt;/title&gt;&lt;secondary-title&gt;European Journal of Clinical Nutrition&lt;/secondary-title&gt;&lt;/titles&gt;&lt;periodical&gt;&lt;full-title&gt;European journal of clinical nutrition&lt;/full-title&gt;&lt;/periodical&gt;&lt;pages&gt;832-838&lt;/pages&gt;&lt;volume&gt;52&lt;/volume&gt;&lt;number&gt;11&lt;/number&gt;&lt;dates&gt;&lt;year&gt;1998&lt;/year&gt;&lt;/dates&gt;&lt;isbn&gt;0954-3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30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99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Seale 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eale&lt;/Author&gt;&lt;Year&gt;2002&lt;/Year&gt;&lt;RecNum&gt;176&lt;/RecNum&gt;&lt;DisplayText&gt;(86)&lt;/DisplayText&gt;&lt;record&gt;&lt;rec-number&gt;176&lt;/rec-number&gt;&lt;foreign-keys&gt;&lt;key app="EN" db-id="5rfvsz5wfz9wz6e5xf855dp5v0ez9xdwwsvs" timestamp="1513964948"&gt;176&lt;/key&gt;&lt;/foreign-keys&gt;&lt;ref-type name="Journal Article"&gt;17&lt;/ref-type&gt;&lt;contributors&gt;&lt;authors&gt;&lt;author&gt;Seale, James L&lt;/author&gt;&lt;author&gt;Klein, Gloria&lt;/author&gt;&lt;author&gt;Friedmann, Janet&lt;/author&gt;&lt;author&gt;Jensen, Gordon L&lt;/author&gt;&lt;author&gt;Mitchell, Diane C&lt;/author&gt;&lt;author&gt;Smiciklas-Wright, Helen&lt;/author&gt;&lt;/authors&gt;&lt;/contributors&gt;&lt;titles&gt;&lt;title&gt;Energy expenditure measured by doubly labeled water, activity recall, and diet records in the rural elderly&lt;/title&gt;&lt;secondary-title&gt;Nutrition&lt;/secondary-title&gt;&lt;/titles&gt;&lt;periodical&gt;&lt;full-title&gt;Nutrition&lt;/full-title&gt;&lt;/periodical&gt;&lt;pages&gt;568-573&lt;/pages&gt;&lt;volume&gt;18&lt;/volume&gt;&lt;number&gt;7&lt;/number&gt;&lt;dates&gt;&lt;year&gt;2002&lt;/year&gt;&lt;/dates&gt;&lt;isbn&gt;0899-900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6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Starling</w:t>
            </w:r>
            <w:r w:rsidRPr="00C356B3">
              <w:rPr>
                <w:rFonts w:asciiTheme="majorBidi" w:eastAsia="Times New Roman" w:hAnsiTheme="majorBidi" w:cstheme="majorBidi"/>
                <w:sz w:val="20"/>
                <w:szCs w:val="20"/>
              </w:rPr>
              <w:t xml:space="preserve">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et al.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tarling&lt;/Author&gt;&lt;Year&gt;1999&lt;/Year&gt;&lt;RecNum&gt;175&lt;/RecNum&gt;&lt;DisplayText&gt;(85)&lt;/DisplayText&gt;&lt;record&gt;&lt;rec-number&gt;175&lt;/rec-number&gt;&lt;foreign-keys&gt;&lt;key app="EN" db-id="5rfvsz5wfz9wz6e5xf855dp5v0ez9xdwwsvs" timestamp="1513963499"&gt;175&lt;/key&gt;&lt;/foreign-keys&gt;&lt;ref-type name="Journal Article"&gt;17&lt;/ref-type&gt;&lt;contributors&gt;&lt;authors&gt;&lt;author&gt;Starling, R. D.&lt;/author&gt;&lt;author&gt;Matthews, D. E.&lt;/author&gt;&lt;author&gt;Ades, P. A.&lt;/author&gt;&lt;author&gt;Poehlman, E. T.&lt;/author&gt;&lt;/authors&gt;&lt;/contributors&gt;&lt;auth-address&gt;Division of Clinical Pharmacology and Metabolic Research, Department of Medicine, University of Vermont, Burlington, Vermont 05405, USA.&lt;/auth-address&gt;&lt;titles&gt;&lt;title&gt;Assessment of physical activity in older individuals: a doubly labeled water study&lt;/title&gt;&lt;secondary-title&gt;J Appl Physiol (1985)&lt;/secondary-title&gt;&lt;alt-title&gt;Journal of applied physiology (Bethesda, Md. : 1985)&lt;/alt-title&gt;&lt;/titles&gt;&lt;periodical&gt;&lt;full-title&gt;J Appl Physiol (1985)&lt;/full-title&gt;&lt;abbr-1&gt;Journal of applied physiology (Bethesda, Md. : 1985)&lt;/abbr-1&gt;&lt;/periodical&gt;&lt;alt-periodical&gt;&lt;full-title&gt;J Appl Physiol (1985)&lt;/full-title&gt;&lt;abbr-1&gt;Journal of applied physiology (Bethesda, Md. : 1985)&lt;/abbr-1&gt;&lt;/alt-periodical&gt;&lt;pages&gt;2090-6&lt;/pages&gt;&lt;volume&gt;86&lt;/volume&gt;&lt;number&gt;6&lt;/number&gt;&lt;edition&gt;1999/06/16&lt;/edition&gt;&lt;keywords&gt;&lt;keyword&gt;Aged&lt;/keyword&gt;&lt;keyword&gt;Aged, 80 and over&lt;/keyword&gt;&lt;keyword&gt;Body Composition/physiology&lt;/keyword&gt;&lt;keyword&gt;Body Water/*physiology&lt;/keyword&gt;&lt;keyword&gt;Calorimetry, Indirect&lt;/keyword&gt;&lt;keyword&gt;Energy Metabolism/physiology&lt;/keyword&gt;&lt;keyword&gt;Female&lt;/keyword&gt;&lt;keyword&gt;Humans&lt;/keyword&gt;&lt;keyword&gt;Isotope Labeling&lt;/keyword&gt;&lt;keyword&gt;Male&lt;/keyword&gt;&lt;keyword&gt;Middle Aged&lt;/keyword&gt;&lt;keyword&gt;Motor Activity/*physiology&lt;/keyword&gt;&lt;keyword&gt;Surveys and Questionnaires&lt;/keyword&gt;&lt;/keywords&gt;&lt;dates&gt;&lt;year&gt;1999&lt;/year&gt;&lt;pub-dates&gt;&lt;date&gt;Jun&lt;/date&gt;&lt;/pub-dates&gt;&lt;/dates&gt;&lt;isbn&gt;8750-7587 (Print)&amp;#xD;0161-7567&lt;/isbn&gt;&lt;accession-num&gt;10368377&lt;/accession-num&gt;&lt;urls&gt;&lt;/urls&gt;&lt;remote-database-provider&gt;NLM&lt;/remote-database-provider&gt;&lt;language&gt;Eng&lt;/language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85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Ishikawa et al,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shikawa-Takata&lt;/Author&gt;&lt;Year&gt;2011&lt;/Year&gt;&lt;RecNum&gt;9341&lt;/RecNum&gt;&lt;DisplayText&gt;(70)&lt;/DisplayText&gt;&lt;record&gt;&lt;rec-number&gt;9341&lt;/rec-number&gt;&lt;foreign-keys&gt;&lt;key app="EN" db-id="5rfvsz5wfz9wz6e5xf855dp5v0ez9xdwwsvs" timestamp="1537773725"&gt;9341&lt;/key&gt;&lt;/foreign-keys&gt;&lt;ref-type name="Journal Article"&gt;17&lt;/ref-type&gt;&lt;contributors&gt;&lt;authors&gt;&lt;author&gt;Ishikawa-Takata, Kazuko&lt;/author&gt;&lt;author&gt;Naito, Yoshihiko&lt;/author&gt;&lt;author&gt;Tanaka, Shigeho&lt;/author&gt;&lt;author&gt;Ebine, Naoyuki&lt;/author&gt;&lt;author&gt;Tabata, Izumi&lt;/author&gt;&lt;/authors&gt;&lt;/contributors&gt;&lt;titles&gt;&lt;title&gt;Use of doubly labeled water to validate a physical activity questionnaire developed for the Japanese population&lt;/title&gt;&lt;secondary-title&gt;Journal of epidemiology&lt;/secondary-title&gt;&lt;/titles&gt;&lt;periodical&gt;&lt;full-title&gt;Journal of Epidemiology&lt;/full-title&gt;&lt;/periodical&gt;&lt;pages&gt;114-121&lt;/pages&gt;&lt;volume&gt;21&lt;/volume&gt;&lt;number&gt;2&lt;/number&gt;&lt;dates&gt;&lt;year&gt;2011&lt;/year&gt;&lt;/dates&gt;&lt;isbn&gt;0917-5040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70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Colbert et al,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olbert&lt;/Author&gt;&lt;Year&gt;2011&lt;/Year&gt;&lt;RecNum&gt;9342&lt;/RecNum&gt;&lt;DisplayText&gt;(97)&lt;/DisplayText&gt;&lt;record&gt;&lt;rec-number&gt;9342&lt;/rec-number&gt;&lt;foreign-keys&gt;&lt;key app="EN" db-id="5rfvsz5wfz9wz6e5xf855dp5v0ez9xdwwsvs" timestamp="1537775050"&gt;9342&lt;/key&gt;&lt;/foreign-keys&gt;&lt;ref-type name="Journal Article"&gt;17&lt;/ref-type&gt;&lt;contributors&gt;&lt;authors&gt;&lt;author&gt;Colbert, Lisa H&lt;/author&gt;&lt;author&gt;Matthews, Charles E&lt;/author&gt;&lt;author&gt;Havighurst, Thomas C&lt;/author&gt;&lt;author&gt;Kim, Kyungmann&lt;/author&gt;&lt;author&gt;Schoeller, Dale A&lt;/author&gt;&lt;/authors&gt;&lt;/contributors&gt;&lt;titles&gt;&lt;title&gt;Comparative validity of physical activity measures in older adults&lt;/title&gt;&lt;secondary-title&gt;Medicine and science in sports and exercise&lt;/secondary-title&gt;&lt;/titles&gt;&lt;periodical&gt;&lt;full-title&gt;Medicine and science in sports and exercise&lt;/full-title&gt;&lt;/periodical&gt;&lt;pages&gt;867&lt;/pages&gt;&lt;volume&gt;43&lt;/volume&gt;&lt;number&gt;5&lt;/number&gt;&lt;dates&gt;&lt;year&gt;2011&lt;/year&gt;&lt;/dates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7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1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Lof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, (2002)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f&lt;/Author&gt;&lt;Year&gt;2002&lt;/Year&gt;&lt;RecNum&gt;9343&lt;/RecNum&gt;&lt;DisplayText&gt;(98)&lt;/DisplayText&gt;&lt;record&gt;&lt;rec-number&gt;9343&lt;/rec-number&gt;&lt;foreign-keys&gt;&lt;key app="EN" db-id="5rfvsz5wfz9wz6e5xf855dp5v0ez9xdwwsvs" timestamp="1537776374"&gt;9343&lt;/key&gt;&lt;/foreign-keys&gt;&lt;ref-type name="Journal Article"&gt;17&lt;/ref-type&gt;&lt;contributors&gt;&lt;authors&gt;&lt;author&gt;Lof, M&lt;/author&gt;&lt;author&gt;Hannestad, Ulf&lt;/author&gt;&lt;author&gt;Forsum, Elisabet&lt;/author&gt;&lt;/authors&gt;&lt;/contributors&gt;&lt;titles&gt;&lt;title&gt;Assessing physical activity of women of childbearing age. Ongoing work to develop and evaluate simple methods&lt;/title&gt;&lt;secondary-title&gt;FOOD AND NUTRITION BULLETIN-UNITED NATIONS UNIVERSITY-&lt;/secondary-title&gt;&lt;/titles&gt;&lt;periodical&gt;&lt;full-title&gt;FOOD AND NUTRITION BULLETIN-UNITED NATIONS UNIVERSITY-&lt;/full-title&gt;&lt;/periodical&gt;&lt;pages&gt;30-33&lt;/pages&gt;&lt;volume&gt;23&lt;/volume&gt;&lt;number&gt;3; SUPP&lt;/number&gt;&lt;dates&gt;&lt;year&gt;2002&lt;/year&gt;&lt;/dates&gt;&lt;isbn&gt;0379-5721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8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02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high</w:t>
            </w:r>
          </w:p>
        </w:tc>
      </w:tr>
      <w:tr w:rsidR="00380284" w:rsidRPr="00C356B3" w:rsidTr="00586E07">
        <w:trPr>
          <w:trHeight w:val="249"/>
        </w:trPr>
        <w:tc>
          <w:tcPr>
            <w:tcW w:w="2670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356B3">
              <w:rPr>
                <w:rFonts w:asciiTheme="majorBidi" w:hAnsiTheme="majorBidi" w:cstheme="majorBidi"/>
                <w:sz w:val="20"/>
                <w:szCs w:val="20"/>
              </w:rPr>
              <w:t>Pietila¨inen</w:t>
            </w:r>
            <w:proofErr w:type="spellEnd"/>
            <w:r w:rsidRPr="00C356B3">
              <w:rPr>
                <w:rFonts w:asciiTheme="majorBidi" w:hAnsiTheme="majorBidi" w:cstheme="majorBidi"/>
                <w:sz w:val="20"/>
                <w:szCs w:val="20"/>
              </w:rPr>
              <w:t xml:space="preserve"> et al,  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ietiläinen&lt;/Author&gt;&lt;Year&gt;2010&lt;/Year&gt;&lt;RecNum&gt;9344&lt;/RecNum&gt;&lt;DisplayText&gt;(99)&lt;/DisplayText&gt;&lt;record&gt;&lt;rec-number&gt;9344&lt;/rec-number&gt;&lt;foreign-keys&gt;&lt;key app="EN" db-id="5rfvsz5wfz9wz6e5xf855dp5v0ez9xdwwsvs" timestamp="1537776591"&gt;9344&lt;/key&gt;&lt;/foreign-keys&gt;&lt;ref-type name="Journal Article"&gt;17&lt;/ref-type&gt;&lt;contributors&gt;&lt;authors&gt;&lt;author&gt;Pietiläinen, KH&lt;/author&gt;&lt;author&gt;Korkeila, M&lt;/author&gt;&lt;author&gt;Bogl, LH&lt;/author&gt;&lt;author&gt;Westerterp, KR&lt;/author&gt;&lt;author&gt;Yki-Järvinen, H&lt;/author&gt;&lt;author&gt;Kaprio, J&lt;/author&gt;&lt;author&gt;Rissanen, A&lt;/author&gt;&lt;/authors&gt;&lt;/contributors&gt;&lt;titles&gt;&lt;title&gt;Inaccuracies in food and physical activity diaries of obese subjects: complementary evidence from doubly labeled water and co-twin assessments&lt;/title&gt;&lt;secondary-title&gt;International Journal of Obesity&lt;/secondary-title&gt;&lt;/titles&gt;&lt;periodical&gt;&lt;full-title&gt;International Journal of Obesity&lt;/full-title&gt;&lt;/periodical&gt;&lt;pages&gt;437&lt;/pages&gt;&lt;volume&gt;34&lt;/volume&gt;&lt;number&gt;3&lt;/number&gt;&lt;dates&gt;&lt;year&gt;2010&lt;/year&gt;&lt;/dates&gt;&lt;isbn&gt;1476-5497&lt;/isbn&gt;&lt;urls&gt;&lt;/urls&gt;&lt;/record&gt;&lt;/Cite&gt;&lt;/EndNote&gt;</w:instrTex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356B3">
              <w:rPr>
                <w:rFonts w:asciiTheme="majorBidi" w:hAnsiTheme="majorBidi" w:cstheme="majorBidi"/>
                <w:noProof/>
                <w:sz w:val="20"/>
                <w:szCs w:val="20"/>
              </w:rPr>
              <w:t>(99)</w:t>
            </w:r>
            <w:r w:rsidRPr="00C356B3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*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:rsidR="00380284" w:rsidRPr="00C356B3" w:rsidRDefault="00380284" w:rsidP="00586E07">
            <w:pPr>
              <w:bidi w:val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median</w:t>
            </w:r>
          </w:p>
        </w:tc>
      </w:tr>
      <w:tr w:rsidR="00380284" w:rsidRPr="00C356B3" w:rsidTr="00586E07">
        <w:trPr>
          <w:trHeight w:val="527"/>
        </w:trPr>
        <w:tc>
          <w:tcPr>
            <w:tcW w:w="0" w:type="auto"/>
            <w:gridSpan w:val="7"/>
          </w:tcPr>
          <w:p w:rsidR="00380284" w:rsidRPr="00C356B3" w:rsidRDefault="00380284" w:rsidP="00586E07">
            <w:pPr>
              <w:autoSpaceDE w:val="0"/>
              <w:autoSpaceDN w:val="0"/>
              <w:bidi w:val="0"/>
              <w:adjustRightInd w:val="0"/>
              <w:spacing w:after="0"/>
              <w:rPr>
                <w:rFonts w:asciiTheme="majorBidi" w:hAnsiTheme="majorBidi" w:cstheme="majorBidi"/>
                <w:sz w:val="20"/>
                <w:szCs w:val="20"/>
              </w:rPr>
            </w:pPr>
            <w:r w:rsidRPr="00C356B3">
              <w:rPr>
                <w:rFonts w:asciiTheme="majorBidi" w:hAnsiTheme="majorBidi" w:cstheme="majorBidi"/>
                <w:sz w:val="20"/>
                <w:szCs w:val="20"/>
              </w:rPr>
              <w:t>*Grade was categorized as low, median and high when overall quality score ranged from 1 to 3, 4 to 6, and 7 to 10, respectively.</w:t>
            </w:r>
          </w:p>
        </w:tc>
      </w:tr>
    </w:tbl>
    <w:p w:rsidR="007B0419" w:rsidRPr="00C356B3" w:rsidRDefault="007B0419" w:rsidP="007B0419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7D22F9" w:rsidRPr="00C356B3" w:rsidRDefault="007D22F9" w:rsidP="007B0419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bookmarkEnd w:id="0"/>
    <w:p w:rsidR="007D22F9" w:rsidRPr="00C356B3" w:rsidRDefault="007D22F9" w:rsidP="007D22F9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sectPr w:rsidR="007D22F9" w:rsidRPr="00C356B3" w:rsidSect="00174F19">
      <w:footerReference w:type="default" r:id="rId8"/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727F0" w:rsidRDefault="00C727F0" w:rsidP="00826427">
      <w:pPr>
        <w:spacing w:after="0" w:line="240" w:lineRule="auto"/>
      </w:pPr>
      <w:r>
        <w:separator/>
      </w:r>
    </w:p>
  </w:endnote>
  <w:endnote w:type="continuationSeparator" w:id="0">
    <w:p w:rsidR="00C727F0" w:rsidRDefault="00C727F0" w:rsidP="008264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  <w:sig w:usb0="00000000" w:usb1="00000000" w:usb2="00000000" w:usb3="00000000" w:csb0="0000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tl/>
      </w:rPr>
      <w:id w:val="-8580439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C637B" w:rsidRDefault="001F5F1C">
        <w:pPr>
          <w:pStyle w:val="Footer"/>
          <w:jc w:val="center"/>
        </w:pPr>
        <w:r>
          <w:fldChar w:fldCharType="begin"/>
        </w:r>
        <w:r w:rsidR="00CC637B">
          <w:instrText xml:space="preserve"> PAGE   \* MERGEFORMAT </w:instrText>
        </w:r>
        <w:r>
          <w:fldChar w:fldCharType="separate"/>
        </w:r>
        <w:r w:rsidR="00380284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CC637B" w:rsidRDefault="00CC637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727F0" w:rsidRDefault="00C727F0" w:rsidP="00826427">
      <w:pPr>
        <w:spacing w:after="0" w:line="240" w:lineRule="auto"/>
      </w:pPr>
      <w:r>
        <w:separator/>
      </w:r>
    </w:p>
  </w:footnote>
  <w:footnote w:type="continuationSeparator" w:id="0">
    <w:p w:rsidR="00C727F0" w:rsidRDefault="00C727F0" w:rsidP="0082642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73B3E90"/>
    <w:multiLevelType w:val="hybridMultilevel"/>
    <w:tmpl w:val="1938FB7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9DF1A61"/>
    <w:multiLevelType w:val="multilevel"/>
    <w:tmpl w:val="86C6CD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74E83D83"/>
    <w:multiLevelType w:val="hybridMultilevel"/>
    <w:tmpl w:val="286890C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hideGrammaticalErrors/>
  <w:proofState w:spelling="clean" w:grammar="clean"/>
  <w:documentProtection w:edit="readOnly" w:enforcement="0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D184E"/>
    <w:rsid w:val="000021EC"/>
    <w:rsid w:val="000047D6"/>
    <w:rsid w:val="00015121"/>
    <w:rsid w:val="0001520A"/>
    <w:rsid w:val="00015ACE"/>
    <w:rsid w:val="0001625C"/>
    <w:rsid w:val="0002149E"/>
    <w:rsid w:val="00025B5B"/>
    <w:rsid w:val="00033B12"/>
    <w:rsid w:val="00034AA2"/>
    <w:rsid w:val="00036B72"/>
    <w:rsid w:val="00044C0D"/>
    <w:rsid w:val="000454D5"/>
    <w:rsid w:val="00045724"/>
    <w:rsid w:val="0004706E"/>
    <w:rsid w:val="00047C96"/>
    <w:rsid w:val="00055F14"/>
    <w:rsid w:val="0006523B"/>
    <w:rsid w:val="00066E73"/>
    <w:rsid w:val="000711DE"/>
    <w:rsid w:val="00074302"/>
    <w:rsid w:val="000822F6"/>
    <w:rsid w:val="0009568B"/>
    <w:rsid w:val="000A0E9B"/>
    <w:rsid w:val="000A1E3F"/>
    <w:rsid w:val="000A221A"/>
    <w:rsid w:val="000A358C"/>
    <w:rsid w:val="000A37AD"/>
    <w:rsid w:val="000A4CA7"/>
    <w:rsid w:val="000A5E6D"/>
    <w:rsid w:val="000B2221"/>
    <w:rsid w:val="000B3128"/>
    <w:rsid w:val="000B3552"/>
    <w:rsid w:val="000B38E6"/>
    <w:rsid w:val="000B43C4"/>
    <w:rsid w:val="000C5355"/>
    <w:rsid w:val="000C6FDC"/>
    <w:rsid w:val="000C735D"/>
    <w:rsid w:val="000C7F8B"/>
    <w:rsid w:val="000D0417"/>
    <w:rsid w:val="000D18D0"/>
    <w:rsid w:val="000D63C8"/>
    <w:rsid w:val="000E33EC"/>
    <w:rsid w:val="000E463F"/>
    <w:rsid w:val="000E6480"/>
    <w:rsid w:val="000E6DE5"/>
    <w:rsid w:val="000F09AC"/>
    <w:rsid w:val="000F0B91"/>
    <w:rsid w:val="000F442C"/>
    <w:rsid w:val="001023F0"/>
    <w:rsid w:val="001026E6"/>
    <w:rsid w:val="0011279A"/>
    <w:rsid w:val="00115738"/>
    <w:rsid w:val="001225DE"/>
    <w:rsid w:val="001225E2"/>
    <w:rsid w:val="00122CF1"/>
    <w:rsid w:val="00133935"/>
    <w:rsid w:val="00136C39"/>
    <w:rsid w:val="00143CDD"/>
    <w:rsid w:val="00147BEC"/>
    <w:rsid w:val="00147DBC"/>
    <w:rsid w:val="00150703"/>
    <w:rsid w:val="001568DF"/>
    <w:rsid w:val="00157BAA"/>
    <w:rsid w:val="00161B7C"/>
    <w:rsid w:val="00161DD7"/>
    <w:rsid w:val="0016238A"/>
    <w:rsid w:val="00164082"/>
    <w:rsid w:val="00165C5B"/>
    <w:rsid w:val="00167776"/>
    <w:rsid w:val="00170873"/>
    <w:rsid w:val="00172CE5"/>
    <w:rsid w:val="00174F19"/>
    <w:rsid w:val="0017713F"/>
    <w:rsid w:val="001815BB"/>
    <w:rsid w:val="00181BD4"/>
    <w:rsid w:val="001849CA"/>
    <w:rsid w:val="001907D9"/>
    <w:rsid w:val="001957FF"/>
    <w:rsid w:val="00196B8D"/>
    <w:rsid w:val="001A14B9"/>
    <w:rsid w:val="001A4520"/>
    <w:rsid w:val="001A5C30"/>
    <w:rsid w:val="001B1E5D"/>
    <w:rsid w:val="001B266B"/>
    <w:rsid w:val="001B2D31"/>
    <w:rsid w:val="001B6D22"/>
    <w:rsid w:val="001C236E"/>
    <w:rsid w:val="001C3900"/>
    <w:rsid w:val="001C7203"/>
    <w:rsid w:val="001C72DB"/>
    <w:rsid w:val="001C79C7"/>
    <w:rsid w:val="001D1F85"/>
    <w:rsid w:val="001D59F4"/>
    <w:rsid w:val="001D6407"/>
    <w:rsid w:val="001D7148"/>
    <w:rsid w:val="001E0697"/>
    <w:rsid w:val="001E112C"/>
    <w:rsid w:val="001E1D61"/>
    <w:rsid w:val="001E4756"/>
    <w:rsid w:val="001E76FF"/>
    <w:rsid w:val="001E78C0"/>
    <w:rsid w:val="001F2675"/>
    <w:rsid w:val="001F5F1C"/>
    <w:rsid w:val="001F68CE"/>
    <w:rsid w:val="001F6E8A"/>
    <w:rsid w:val="002020C2"/>
    <w:rsid w:val="00204E24"/>
    <w:rsid w:val="00206650"/>
    <w:rsid w:val="00212E83"/>
    <w:rsid w:val="00214E40"/>
    <w:rsid w:val="00223352"/>
    <w:rsid w:val="002236B8"/>
    <w:rsid w:val="00226D04"/>
    <w:rsid w:val="00227E7B"/>
    <w:rsid w:val="0023169A"/>
    <w:rsid w:val="002372FF"/>
    <w:rsid w:val="00240C57"/>
    <w:rsid w:val="00242CFD"/>
    <w:rsid w:val="0024598E"/>
    <w:rsid w:val="00246356"/>
    <w:rsid w:val="00246931"/>
    <w:rsid w:val="002561C6"/>
    <w:rsid w:val="0025681C"/>
    <w:rsid w:val="00260050"/>
    <w:rsid w:val="0026154D"/>
    <w:rsid w:val="00271211"/>
    <w:rsid w:val="00275513"/>
    <w:rsid w:val="002816BF"/>
    <w:rsid w:val="002842F6"/>
    <w:rsid w:val="002919FA"/>
    <w:rsid w:val="00292AD2"/>
    <w:rsid w:val="00293C4B"/>
    <w:rsid w:val="0029421A"/>
    <w:rsid w:val="002952B0"/>
    <w:rsid w:val="00296AF5"/>
    <w:rsid w:val="002A23F7"/>
    <w:rsid w:val="002A6748"/>
    <w:rsid w:val="002A70B3"/>
    <w:rsid w:val="002B0DEE"/>
    <w:rsid w:val="002B4617"/>
    <w:rsid w:val="002C05BE"/>
    <w:rsid w:val="002C1262"/>
    <w:rsid w:val="002C6CE1"/>
    <w:rsid w:val="002D5014"/>
    <w:rsid w:val="002D6412"/>
    <w:rsid w:val="002D70EB"/>
    <w:rsid w:val="002D7385"/>
    <w:rsid w:val="002E16CC"/>
    <w:rsid w:val="002E3089"/>
    <w:rsid w:val="002E3D07"/>
    <w:rsid w:val="002E61A4"/>
    <w:rsid w:val="002E73FF"/>
    <w:rsid w:val="002F1C51"/>
    <w:rsid w:val="002F2958"/>
    <w:rsid w:val="002F3912"/>
    <w:rsid w:val="002F64F6"/>
    <w:rsid w:val="0030064E"/>
    <w:rsid w:val="00302AF4"/>
    <w:rsid w:val="00305C5C"/>
    <w:rsid w:val="0030785F"/>
    <w:rsid w:val="00314C8E"/>
    <w:rsid w:val="00315A44"/>
    <w:rsid w:val="00321F24"/>
    <w:rsid w:val="003225EC"/>
    <w:rsid w:val="003232D6"/>
    <w:rsid w:val="00331212"/>
    <w:rsid w:val="003318DA"/>
    <w:rsid w:val="00331C40"/>
    <w:rsid w:val="003321C5"/>
    <w:rsid w:val="003376E2"/>
    <w:rsid w:val="003410CC"/>
    <w:rsid w:val="00341E1F"/>
    <w:rsid w:val="0034334F"/>
    <w:rsid w:val="003439CB"/>
    <w:rsid w:val="00350BC8"/>
    <w:rsid w:val="00350F25"/>
    <w:rsid w:val="003513C2"/>
    <w:rsid w:val="003524CA"/>
    <w:rsid w:val="003543BB"/>
    <w:rsid w:val="00355854"/>
    <w:rsid w:val="003559DE"/>
    <w:rsid w:val="003566DD"/>
    <w:rsid w:val="00371AE6"/>
    <w:rsid w:val="0037555E"/>
    <w:rsid w:val="00380284"/>
    <w:rsid w:val="003805A3"/>
    <w:rsid w:val="00382A9C"/>
    <w:rsid w:val="00383C9D"/>
    <w:rsid w:val="00387190"/>
    <w:rsid w:val="00387D11"/>
    <w:rsid w:val="00391E5A"/>
    <w:rsid w:val="00391F26"/>
    <w:rsid w:val="003958E7"/>
    <w:rsid w:val="003961AF"/>
    <w:rsid w:val="003A0992"/>
    <w:rsid w:val="003A1DC4"/>
    <w:rsid w:val="003A333F"/>
    <w:rsid w:val="003A42AC"/>
    <w:rsid w:val="003A600B"/>
    <w:rsid w:val="003A718A"/>
    <w:rsid w:val="003A73B6"/>
    <w:rsid w:val="003A7A1F"/>
    <w:rsid w:val="003B3825"/>
    <w:rsid w:val="003B4763"/>
    <w:rsid w:val="003C07A0"/>
    <w:rsid w:val="003C0B2D"/>
    <w:rsid w:val="003C323B"/>
    <w:rsid w:val="003D4BA7"/>
    <w:rsid w:val="003D6766"/>
    <w:rsid w:val="003E0840"/>
    <w:rsid w:val="003E504E"/>
    <w:rsid w:val="003F15B5"/>
    <w:rsid w:val="003F30B5"/>
    <w:rsid w:val="003F72A8"/>
    <w:rsid w:val="004006C0"/>
    <w:rsid w:val="00401621"/>
    <w:rsid w:val="004056A8"/>
    <w:rsid w:val="004062FB"/>
    <w:rsid w:val="00407989"/>
    <w:rsid w:val="004161E2"/>
    <w:rsid w:val="00421C3C"/>
    <w:rsid w:val="0043001D"/>
    <w:rsid w:val="004344A6"/>
    <w:rsid w:val="00437468"/>
    <w:rsid w:val="00440868"/>
    <w:rsid w:val="004419A8"/>
    <w:rsid w:val="0044235F"/>
    <w:rsid w:val="0044660B"/>
    <w:rsid w:val="00446D60"/>
    <w:rsid w:val="0045059B"/>
    <w:rsid w:val="00450D61"/>
    <w:rsid w:val="00451144"/>
    <w:rsid w:val="00451512"/>
    <w:rsid w:val="00453BD1"/>
    <w:rsid w:val="00455867"/>
    <w:rsid w:val="00455A66"/>
    <w:rsid w:val="00460A6A"/>
    <w:rsid w:val="00461380"/>
    <w:rsid w:val="00461D27"/>
    <w:rsid w:val="00462E32"/>
    <w:rsid w:val="004639B1"/>
    <w:rsid w:val="00464F98"/>
    <w:rsid w:val="004706AE"/>
    <w:rsid w:val="0047593E"/>
    <w:rsid w:val="00475B30"/>
    <w:rsid w:val="00476760"/>
    <w:rsid w:val="00477617"/>
    <w:rsid w:val="0048129E"/>
    <w:rsid w:val="0048766B"/>
    <w:rsid w:val="0049045A"/>
    <w:rsid w:val="004950CC"/>
    <w:rsid w:val="004957E3"/>
    <w:rsid w:val="004A3C5A"/>
    <w:rsid w:val="004A3FDC"/>
    <w:rsid w:val="004A7ED4"/>
    <w:rsid w:val="004B073A"/>
    <w:rsid w:val="004B1CB3"/>
    <w:rsid w:val="004B2CC0"/>
    <w:rsid w:val="004B3AC4"/>
    <w:rsid w:val="004B6E32"/>
    <w:rsid w:val="004C188E"/>
    <w:rsid w:val="004C5C4A"/>
    <w:rsid w:val="004C7DAD"/>
    <w:rsid w:val="004D5DF5"/>
    <w:rsid w:val="004D66BF"/>
    <w:rsid w:val="004E405D"/>
    <w:rsid w:val="004F218E"/>
    <w:rsid w:val="004F2692"/>
    <w:rsid w:val="004F6763"/>
    <w:rsid w:val="00501D2C"/>
    <w:rsid w:val="00506C7C"/>
    <w:rsid w:val="00511C43"/>
    <w:rsid w:val="0051452E"/>
    <w:rsid w:val="00514D64"/>
    <w:rsid w:val="00514FA7"/>
    <w:rsid w:val="00523FD8"/>
    <w:rsid w:val="005266CF"/>
    <w:rsid w:val="00530DAB"/>
    <w:rsid w:val="0053318B"/>
    <w:rsid w:val="0054071D"/>
    <w:rsid w:val="0054343D"/>
    <w:rsid w:val="00547787"/>
    <w:rsid w:val="005501CB"/>
    <w:rsid w:val="0055279A"/>
    <w:rsid w:val="0055677A"/>
    <w:rsid w:val="00557516"/>
    <w:rsid w:val="00563C18"/>
    <w:rsid w:val="005662F8"/>
    <w:rsid w:val="00566517"/>
    <w:rsid w:val="0056795C"/>
    <w:rsid w:val="005809C9"/>
    <w:rsid w:val="00583DB5"/>
    <w:rsid w:val="005854B0"/>
    <w:rsid w:val="00586B28"/>
    <w:rsid w:val="00591CDB"/>
    <w:rsid w:val="0059299C"/>
    <w:rsid w:val="005929D7"/>
    <w:rsid w:val="00593F26"/>
    <w:rsid w:val="0059539A"/>
    <w:rsid w:val="00595690"/>
    <w:rsid w:val="00595ED2"/>
    <w:rsid w:val="00596B43"/>
    <w:rsid w:val="005A169E"/>
    <w:rsid w:val="005A5867"/>
    <w:rsid w:val="005A733C"/>
    <w:rsid w:val="005A74CC"/>
    <w:rsid w:val="005A75C2"/>
    <w:rsid w:val="005B00C6"/>
    <w:rsid w:val="005B4ACB"/>
    <w:rsid w:val="005C1F1E"/>
    <w:rsid w:val="005C5860"/>
    <w:rsid w:val="005C7A30"/>
    <w:rsid w:val="005D1410"/>
    <w:rsid w:val="005D4213"/>
    <w:rsid w:val="005D46C7"/>
    <w:rsid w:val="005D7171"/>
    <w:rsid w:val="005F232B"/>
    <w:rsid w:val="005F6249"/>
    <w:rsid w:val="006007AD"/>
    <w:rsid w:val="006046BD"/>
    <w:rsid w:val="00606593"/>
    <w:rsid w:val="00613976"/>
    <w:rsid w:val="00615E34"/>
    <w:rsid w:val="00617556"/>
    <w:rsid w:val="00622D9B"/>
    <w:rsid w:val="00624D6F"/>
    <w:rsid w:val="00626601"/>
    <w:rsid w:val="00630D74"/>
    <w:rsid w:val="006316D4"/>
    <w:rsid w:val="006323B9"/>
    <w:rsid w:val="006373FB"/>
    <w:rsid w:val="006408E8"/>
    <w:rsid w:val="006414FD"/>
    <w:rsid w:val="006416C1"/>
    <w:rsid w:val="00646F4B"/>
    <w:rsid w:val="0064787B"/>
    <w:rsid w:val="00651C3A"/>
    <w:rsid w:val="00651C46"/>
    <w:rsid w:val="006603F7"/>
    <w:rsid w:val="00661B8B"/>
    <w:rsid w:val="0066635C"/>
    <w:rsid w:val="00673BBD"/>
    <w:rsid w:val="00673FF6"/>
    <w:rsid w:val="00675185"/>
    <w:rsid w:val="00676B23"/>
    <w:rsid w:val="00676C4C"/>
    <w:rsid w:val="00676D60"/>
    <w:rsid w:val="00680800"/>
    <w:rsid w:val="0068400E"/>
    <w:rsid w:val="00684494"/>
    <w:rsid w:val="00684C79"/>
    <w:rsid w:val="00687602"/>
    <w:rsid w:val="0069254E"/>
    <w:rsid w:val="0069627C"/>
    <w:rsid w:val="006A2010"/>
    <w:rsid w:val="006A2CB2"/>
    <w:rsid w:val="006A3106"/>
    <w:rsid w:val="006A4E06"/>
    <w:rsid w:val="006B1A70"/>
    <w:rsid w:val="006C56E6"/>
    <w:rsid w:val="006C5915"/>
    <w:rsid w:val="006C5AD1"/>
    <w:rsid w:val="006D08DA"/>
    <w:rsid w:val="006D44CB"/>
    <w:rsid w:val="006E3FB1"/>
    <w:rsid w:val="006E5467"/>
    <w:rsid w:val="006E5AD2"/>
    <w:rsid w:val="006E5BC9"/>
    <w:rsid w:val="006E6303"/>
    <w:rsid w:val="006E73AE"/>
    <w:rsid w:val="006F0687"/>
    <w:rsid w:val="006F08CA"/>
    <w:rsid w:val="006F0B14"/>
    <w:rsid w:val="006F2CFC"/>
    <w:rsid w:val="00701A47"/>
    <w:rsid w:val="00702F30"/>
    <w:rsid w:val="007031D2"/>
    <w:rsid w:val="00705118"/>
    <w:rsid w:val="007072C4"/>
    <w:rsid w:val="00714EF5"/>
    <w:rsid w:val="007164C7"/>
    <w:rsid w:val="007178E8"/>
    <w:rsid w:val="00721894"/>
    <w:rsid w:val="00721C9A"/>
    <w:rsid w:val="00723E27"/>
    <w:rsid w:val="007253D4"/>
    <w:rsid w:val="00726B8F"/>
    <w:rsid w:val="00726CFA"/>
    <w:rsid w:val="00726EFD"/>
    <w:rsid w:val="00734F22"/>
    <w:rsid w:val="00735558"/>
    <w:rsid w:val="00743066"/>
    <w:rsid w:val="007432F3"/>
    <w:rsid w:val="007444CD"/>
    <w:rsid w:val="00744FCB"/>
    <w:rsid w:val="00745439"/>
    <w:rsid w:val="00745A7D"/>
    <w:rsid w:val="0074761F"/>
    <w:rsid w:val="00747790"/>
    <w:rsid w:val="00751C90"/>
    <w:rsid w:val="00753114"/>
    <w:rsid w:val="00757AED"/>
    <w:rsid w:val="00761AFA"/>
    <w:rsid w:val="00762390"/>
    <w:rsid w:val="00762C69"/>
    <w:rsid w:val="0076405A"/>
    <w:rsid w:val="00764767"/>
    <w:rsid w:val="007663BA"/>
    <w:rsid w:val="007667CF"/>
    <w:rsid w:val="00773415"/>
    <w:rsid w:val="0078027B"/>
    <w:rsid w:val="00783124"/>
    <w:rsid w:val="007841A7"/>
    <w:rsid w:val="00784C28"/>
    <w:rsid w:val="0078565D"/>
    <w:rsid w:val="007901A4"/>
    <w:rsid w:val="00791697"/>
    <w:rsid w:val="00793CF0"/>
    <w:rsid w:val="00794345"/>
    <w:rsid w:val="007946FB"/>
    <w:rsid w:val="007948CB"/>
    <w:rsid w:val="007A03CD"/>
    <w:rsid w:val="007A0C2C"/>
    <w:rsid w:val="007A1660"/>
    <w:rsid w:val="007A28D0"/>
    <w:rsid w:val="007A63FC"/>
    <w:rsid w:val="007A7618"/>
    <w:rsid w:val="007B0419"/>
    <w:rsid w:val="007B13C1"/>
    <w:rsid w:val="007B5295"/>
    <w:rsid w:val="007B54AD"/>
    <w:rsid w:val="007B5E8D"/>
    <w:rsid w:val="007B673C"/>
    <w:rsid w:val="007B7B60"/>
    <w:rsid w:val="007C3AAE"/>
    <w:rsid w:val="007C6C4D"/>
    <w:rsid w:val="007D02FE"/>
    <w:rsid w:val="007D10F6"/>
    <w:rsid w:val="007D15FC"/>
    <w:rsid w:val="007D22F9"/>
    <w:rsid w:val="007D5B28"/>
    <w:rsid w:val="007D6867"/>
    <w:rsid w:val="007E0557"/>
    <w:rsid w:val="007E1366"/>
    <w:rsid w:val="007F2B07"/>
    <w:rsid w:val="007F6DD6"/>
    <w:rsid w:val="00800188"/>
    <w:rsid w:val="00801D2C"/>
    <w:rsid w:val="00806088"/>
    <w:rsid w:val="00806D75"/>
    <w:rsid w:val="008121DC"/>
    <w:rsid w:val="00814505"/>
    <w:rsid w:val="008203F8"/>
    <w:rsid w:val="0082126D"/>
    <w:rsid w:val="00825108"/>
    <w:rsid w:val="00825F81"/>
    <w:rsid w:val="00826427"/>
    <w:rsid w:val="00835957"/>
    <w:rsid w:val="00842B9D"/>
    <w:rsid w:val="00843DFB"/>
    <w:rsid w:val="00846162"/>
    <w:rsid w:val="008505EF"/>
    <w:rsid w:val="008555DB"/>
    <w:rsid w:val="00855ABE"/>
    <w:rsid w:val="0086324F"/>
    <w:rsid w:val="00863CE3"/>
    <w:rsid w:val="00866585"/>
    <w:rsid w:val="0086716E"/>
    <w:rsid w:val="00873A04"/>
    <w:rsid w:val="00874C17"/>
    <w:rsid w:val="00875443"/>
    <w:rsid w:val="008800E2"/>
    <w:rsid w:val="0088028B"/>
    <w:rsid w:val="00880F1F"/>
    <w:rsid w:val="008869B6"/>
    <w:rsid w:val="00886F87"/>
    <w:rsid w:val="008919F8"/>
    <w:rsid w:val="00895A09"/>
    <w:rsid w:val="008A1AC2"/>
    <w:rsid w:val="008A1EAE"/>
    <w:rsid w:val="008A3220"/>
    <w:rsid w:val="008A457B"/>
    <w:rsid w:val="008B0C7D"/>
    <w:rsid w:val="008B1D9E"/>
    <w:rsid w:val="008B57FF"/>
    <w:rsid w:val="008B6984"/>
    <w:rsid w:val="008C42DA"/>
    <w:rsid w:val="008D04CF"/>
    <w:rsid w:val="008D399E"/>
    <w:rsid w:val="008D60D0"/>
    <w:rsid w:val="008D7694"/>
    <w:rsid w:val="008E1D67"/>
    <w:rsid w:val="008F3BC1"/>
    <w:rsid w:val="008F5010"/>
    <w:rsid w:val="00905454"/>
    <w:rsid w:val="00906B31"/>
    <w:rsid w:val="0091167E"/>
    <w:rsid w:val="009141B8"/>
    <w:rsid w:val="00916BAF"/>
    <w:rsid w:val="009236B2"/>
    <w:rsid w:val="009250C3"/>
    <w:rsid w:val="00925910"/>
    <w:rsid w:val="0092682E"/>
    <w:rsid w:val="00927797"/>
    <w:rsid w:val="00930150"/>
    <w:rsid w:val="00930C9F"/>
    <w:rsid w:val="00930F46"/>
    <w:rsid w:val="00933275"/>
    <w:rsid w:val="0093333B"/>
    <w:rsid w:val="00937262"/>
    <w:rsid w:val="00942550"/>
    <w:rsid w:val="00943591"/>
    <w:rsid w:val="00943BC9"/>
    <w:rsid w:val="00945A31"/>
    <w:rsid w:val="00956298"/>
    <w:rsid w:val="00956C15"/>
    <w:rsid w:val="00960C77"/>
    <w:rsid w:val="00961401"/>
    <w:rsid w:val="00964B4B"/>
    <w:rsid w:val="00965450"/>
    <w:rsid w:val="009673E5"/>
    <w:rsid w:val="0097074E"/>
    <w:rsid w:val="009801CD"/>
    <w:rsid w:val="009813D3"/>
    <w:rsid w:val="0098158A"/>
    <w:rsid w:val="0098173E"/>
    <w:rsid w:val="009847DD"/>
    <w:rsid w:val="009874A8"/>
    <w:rsid w:val="0099084D"/>
    <w:rsid w:val="009925F2"/>
    <w:rsid w:val="009A003F"/>
    <w:rsid w:val="009A29CA"/>
    <w:rsid w:val="009A518B"/>
    <w:rsid w:val="009A6C1B"/>
    <w:rsid w:val="009A7504"/>
    <w:rsid w:val="009A7A10"/>
    <w:rsid w:val="009A7C45"/>
    <w:rsid w:val="009B0B8C"/>
    <w:rsid w:val="009B5561"/>
    <w:rsid w:val="009C5285"/>
    <w:rsid w:val="009D0135"/>
    <w:rsid w:val="009D06CE"/>
    <w:rsid w:val="009E0A25"/>
    <w:rsid w:val="009E2372"/>
    <w:rsid w:val="009E2C58"/>
    <w:rsid w:val="009E3799"/>
    <w:rsid w:val="009E56D7"/>
    <w:rsid w:val="009F03BC"/>
    <w:rsid w:val="009F0878"/>
    <w:rsid w:val="009F16D8"/>
    <w:rsid w:val="009F2491"/>
    <w:rsid w:val="009F2DAA"/>
    <w:rsid w:val="009F6808"/>
    <w:rsid w:val="00A049E7"/>
    <w:rsid w:val="00A04E42"/>
    <w:rsid w:val="00A04F7B"/>
    <w:rsid w:val="00A11020"/>
    <w:rsid w:val="00A162D6"/>
    <w:rsid w:val="00A16971"/>
    <w:rsid w:val="00A20B3A"/>
    <w:rsid w:val="00A21035"/>
    <w:rsid w:val="00A225A0"/>
    <w:rsid w:val="00A25E83"/>
    <w:rsid w:val="00A303AE"/>
    <w:rsid w:val="00A42887"/>
    <w:rsid w:val="00A466D4"/>
    <w:rsid w:val="00A4690D"/>
    <w:rsid w:val="00A51B3D"/>
    <w:rsid w:val="00A53516"/>
    <w:rsid w:val="00A550C7"/>
    <w:rsid w:val="00A614D2"/>
    <w:rsid w:val="00A62C84"/>
    <w:rsid w:val="00A6764A"/>
    <w:rsid w:val="00A70A8E"/>
    <w:rsid w:val="00A71C7A"/>
    <w:rsid w:val="00A73692"/>
    <w:rsid w:val="00A750B4"/>
    <w:rsid w:val="00A81AFC"/>
    <w:rsid w:val="00A830ED"/>
    <w:rsid w:val="00A834C5"/>
    <w:rsid w:val="00A860E5"/>
    <w:rsid w:val="00A87C66"/>
    <w:rsid w:val="00A91C3B"/>
    <w:rsid w:val="00A92393"/>
    <w:rsid w:val="00A947EB"/>
    <w:rsid w:val="00AB047A"/>
    <w:rsid w:val="00AB2DCD"/>
    <w:rsid w:val="00AB4F48"/>
    <w:rsid w:val="00AB63A7"/>
    <w:rsid w:val="00AB6439"/>
    <w:rsid w:val="00AB7928"/>
    <w:rsid w:val="00AB793E"/>
    <w:rsid w:val="00AC0088"/>
    <w:rsid w:val="00AC2A7B"/>
    <w:rsid w:val="00AC4664"/>
    <w:rsid w:val="00AC58E9"/>
    <w:rsid w:val="00AD343D"/>
    <w:rsid w:val="00AD425E"/>
    <w:rsid w:val="00AD643D"/>
    <w:rsid w:val="00AD68D5"/>
    <w:rsid w:val="00AE099F"/>
    <w:rsid w:val="00AE2C30"/>
    <w:rsid w:val="00AE413F"/>
    <w:rsid w:val="00AE4245"/>
    <w:rsid w:val="00AE45E5"/>
    <w:rsid w:val="00AE56F3"/>
    <w:rsid w:val="00AE5938"/>
    <w:rsid w:val="00AF0844"/>
    <w:rsid w:val="00AF143F"/>
    <w:rsid w:val="00AF26A2"/>
    <w:rsid w:val="00AF3CDF"/>
    <w:rsid w:val="00AF4EB7"/>
    <w:rsid w:val="00AF6C9A"/>
    <w:rsid w:val="00AF74F0"/>
    <w:rsid w:val="00B019B5"/>
    <w:rsid w:val="00B03FEA"/>
    <w:rsid w:val="00B045E5"/>
    <w:rsid w:val="00B04687"/>
    <w:rsid w:val="00B04F82"/>
    <w:rsid w:val="00B073D0"/>
    <w:rsid w:val="00B073F4"/>
    <w:rsid w:val="00B1061C"/>
    <w:rsid w:val="00B10A61"/>
    <w:rsid w:val="00B10BE3"/>
    <w:rsid w:val="00B13DA9"/>
    <w:rsid w:val="00B1468F"/>
    <w:rsid w:val="00B14E31"/>
    <w:rsid w:val="00B14FA4"/>
    <w:rsid w:val="00B16A71"/>
    <w:rsid w:val="00B23DC2"/>
    <w:rsid w:val="00B25276"/>
    <w:rsid w:val="00B25D60"/>
    <w:rsid w:val="00B261CD"/>
    <w:rsid w:val="00B31652"/>
    <w:rsid w:val="00B40A3D"/>
    <w:rsid w:val="00B416CE"/>
    <w:rsid w:val="00B42674"/>
    <w:rsid w:val="00B42948"/>
    <w:rsid w:val="00B429B3"/>
    <w:rsid w:val="00B45D3F"/>
    <w:rsid w:val="00B47534"/>
    <w:rsid w:val="00B51D9B"/>
    <w:rsid w:val="00B539B6"/>
    <w:rsid w:val="00B548AC"/>
    <w:rsid w:val="00B54F3B"/>
    <w:rsid w:val="00B55B42"/>
    <w:rsid w:val="00B65FDA"/>
    <w:rsid w:val="00B66202"/>
    <w:rsid w:val="00B67F53"/>
    <w:rsid w:val="00B7036D"/>
    <w:rsid w:val="00B7214F"/>
    <w:rsid w:val="00B7244D"/>
    <w:rsid w:val="00B75760"/>
    <w:rsid w:val="00B82865"/>
    <w:rsid w:val="00B832A6"/>
    <w:rsid w:val="00B86098"/>
    <w:rsid w:val="00B8624B"/>
    <w:rsid w:val="00B91EC5"/>
    <w:rsid w:val="00B936A1"/>
    <w:rsid w:val="00B94326"/>
    <w:rsid w:val="00B96464"/>
    <w:rsid w:val="00B968AD"/>
    <w:rsid w:val="00BA131E"/>
    <w:rsid w:val="00BA15B0"/>
    <w:rsid w:val="00BA1790"/>
    <w:rsid w:val="00BC1D15"/>
    <w:rsid w:val="00BC263B"/>
    <w:rsid w:val="00BC2692"/>
    <w:rsid w:val="00BC5CBC"/>
    <w:rsid w:val="00BC694D"/>
    <w:rsid w:val="00BD326B"/>
    <w:rsid w:val="00BD67A5"/>
    <w:rsid w:val="00BE017E"/>
    <w:rsid w:val="00BE1B7E"/>
    <w:rsid w:val="00BE5987"/>
    <w:rsid w:val="00BF3551"/>
    <w:rsid w:val="00BF4225"/>
    <w:rsid w:val="00BF4B03"/>
    <w:rsid w:val="00BF5596"/>
    <w:rsid w:val="00BF6096"/>
    <w:rsid w:val="00C00842"/>
    <w:rsid w:val="00C0701C"/>
    <w:rsid w:val="00C072DA"/>
    <w:rsid w:val="00C131CC"/>
    <w:rsid w:val="00C14C8B"/>
    <w:rsid w:val="00C20181"/>
    <w:rsid w:val="00C21484"/>
    <w:rsid w:val="00C24685"/>
    <w:rsid w:val="00C24F44"/>
    <w:rsid w:val="00C2516A"/>
    <w:rsid w:val="00C356B3"/>
    <w:rsid w:val="00C35D81"/>
    <w:rsid w:val="00C401CE"/>
    <w:rsid w:val="00C46EC1"/>
    <w:rsid w:val="00C51568"/>
    <w:rsid w:val="00C53918"/>
    <w:rsid w:val="00C56A11"/>
    <w:rsid w:val="00C727F0"/>
    <w:rsid w:val="00C77391"/>
    <w:rsid w:val="00C829B9"/>
    <w:rsid w:val="00C83067"/>
    <w:rsid w:val="00C832E5"/>
    <w:rsid w:val="00C84027"/>
    <w:rsid w:val="00C849DC"/>
    <w:rsid w:val="00C8623C"/>
    <w:rsid w:val="00C8630A"/>
    <w:rsid w:val="00C905F0"/>
    <w:rsid w:val="00C9066E"/>
    <w:rsid w:val="00C95E37"/>
    <w:rsid w:val="00C97363"/>
    <w:rsid w:val="00CA0A30"/>
    <w:rsid w:val="00CA473D"/>
    <w:rsid w:val="00CA541B"/>
    <w:rsid w:val="00CA6BE5"/>
    <w:rsid w:val="00CB07CB"/>
    <w:rsid w:val="00CB4B4A"/>
    <w:rsid w:val="00CB7C3A"/>
    <w:rsid w:val="00CB7F29"/>
    <w:rsid w:val="00CC0678"/>
    <w:rsid w:val="00CC4EE0"/>
    <w:rsid w:val="00CC531C"/>
    <w:rsid w:val="00CC637B"/>
    <w:rsid w:val="00CC7480"/>
    <w:rsid w:val="00CC7E36"/>
    <w:rsid w:val="00CD0B91"/>
    <w:rsid w:val="00CD146A"/>
    <w:rsid w:val="00CD3FDB"/>
    <w:rsid w:val="00CD711E"/>
    <w:rsid w:val="00CE7573"/>
    <w:rsid w:val="00CF0BDB"/>
    <w:rsid w:val="00CF0CE1"/>
    <w:rsid w:val="00CF189F"/>
    <w:rsid w:val="00CF1BB6"/>
    <w:rsid w:val="00CF2FB6"/>
    <w:rsid w:val="00CF4625"/>
    <w:rsid w:val="00CF6EEB"/>
    <w:rsid w:val="00D015BA"/>
    <w:rsid w:val="00D04E2E"/>
    <w:rsid w:val="00D05C64"/>
    <w:rsid w:val="00D06769"/>
    <w:rsid w:val="00D10B20"/>
    <w:rsid w:val="00D12917"/>
    <w:rsid w:val="00D12B2C"/>
    <w:rsid w:val="00D15284"/>
    <w:rsid w:val="00D1737C"/>
    <w:rsid w:val="00D21BFC"/>
    <w:rsid w:val="00D24985"/>
    <w:rsid w:val="00D24F72"/>
    <w:rsid w:val="00D25FD8"/>
    <w:rsid w:val="00D312D9"/>
    <w:rsid w:val="00D32D11"/>
    <w:rsid w:val="00D32DB8"/>
    <w:rsid w:val="00D370A6"/>
    <w:rsid w:val="00D41BAE"/>
    <w:rsid w:val="00D4286A"/>
    <w:rsid w:val="00D46346"/>
    <w:rsid w:val="00D5203C"/>
    <w:rsid w:val="00D55124"/>
    <w:rsid w:val="00D56572"/>
    <w:rsid w:val="00D600E5"/>
    <w:rsid w:val="00D615CC"/>
    <w:rsid w:val="00D645DD"/>
    <w:rsid w:val="00D6517F"/>
    <w:rsid w:val="00D71275"/>
    <w:rsid w:val="00D71782"/>
    <w:rsid w:val="00D85783"/>
    <w:rsid w:val="00D8637F"/>
    <w:rsid w:val="00D86770"/>
    <w:rsid w:val="00D931A5"/>
    <w:rsid w:val="00D9664E"/>
    <w:rsid w:val="00D96B47"/>
    <w:rsid w:val="00DA38EF"/>
    <w:rsid w:val="00DA48CC"/>
    <w:rsid w:val="00DA5CDF"/>
    <w:rsid w:val="00DA78BE"/>
    <w:rsid w:val="00DB3797"/>
    <w:rsid w:val="00DB39BD"/>
    <w:rsid w:val="00DC273D"/>
    <w:rsid w:val="00DC5E3B"/>
    <w:rsid w:val="00DC60BC"/>
    <w:rsid w:val="00DC7E38"/>
    <w:rsid w:val="00DD1FB8"/>
    <w:rsid w:val="00DD5267"/>
    <w:rsid w:val="00DE1466"/>
    <w:rsid w:val="00DE2396"/>
    <w:rsid w:val="00DE4C5D"/>
    <w:rsid w:val="00DE4FCF"/>
    <w:rsid w:val="00DF0032"/>
    <w:rsid w:val="00DF1E8D"/>
    <w:rsid w:val="00E01305"/>
    <w:rsid w:val="00E046C6"/>
    <w:rsid w:val="00E04C61"/>
    <w:rsid w:val="00E0655C"/>
    <w:rsid w:val="00E06B5C"/>
    <w:rsid w:val="00E07099"/>
    <w:rsid w:val="00E07604"/>
    <w:rsid w:val="00E10430"/>
    <w:rsid w:val="00E10EF8"/>
    <w:rsid w:val="00E151D1"/>
    <w:rsid w:val="00E171CA"/>
    <w:rsid w:val="00E20056"/>
    <w:rsid w:val="00E20BF8"/>
    <w:rsid w:val="00E2325D"/>
    <w:rsid w:val="00E3007C"/>
    <w:rsid w:val="00E31629"/>
    <w:rsid w:val="00E31DDA"/>
    <w:rsid w:val="00E32BAA"/>
    <w:rsid w:val="00E34009"/>
    <w:rsid w:val="00E35181"/>
    <w:rsid w:val="00E3545C"/>
    <w:rsid w:val="00E36294"/>
    <w:rsid w:val="00E363B8"/>
    <w:rsid w:val="00E40395"/>
    <w:rsid w:val="00E409B1"/>
    <w:rsid w:val="00E43500"/>
    <w:rsid w:val="00E44D31"/>
    <w:rsid w:val="00E44F70"/>
    <w:rsid w:val="00E500D4"/>
    <w:rsid w:val="00E55295"/>
    <w:rsid w:val="00E55946"/>
    <w:rsid w:val="00E57CE0"/>
    <w:rsid w:val="00E60B8A"/>
    <w:rsid w:val="00E63A72"/>
    <w:rsid w:val="00E64667"/>
    <w:rsid w:val="00E70654"/>
    <w:rsid w:val="00E71604"/>
    <w:rsid w:val="00E7239A"/>
    <w:rsid w:val="00E730F2"/>
    <w:rsid w:val="00E76469"/>
    <w:rsid w:val="00E77687"/>
    <w:rsid w:val="00E8030D"/>
    <w:rsid w:val="00E849CB"/>
    <w:rsid w:val="00EA20AC"/>
    <w:rsid w:val="00EA2219"/>
    <w:rsid w:val="00EA28E2"/>
    <w:rsid w:val="00EA2B70"/>
    <w:rsid w:val="00EA36DB"/>
    <w:rsid w:val="00EA3785"/>
    <w:rsid w:val="00EA508D"/>
    <w:rsid w:val="00EB0904"/>
    <w:rsid w:val="00EB2F97"/>
    <w:rsid w:val="00EC07EB"/>
    <w:rsid w:val="00EC1370"/>
    <w:rsid w:val="00EC2FBE"/>
    <w:rsid w:val="00EC4BD7"/>
    <w:rsid w:val="00EC667B"/>
    <w:rsid w:val="00EC6E9D"/>
    <w:rsid w:val="00ED047D"/>
    <w:rsid w:val="00ED6397"/>
    <w:rsid w:val="00ED6FA4"/>
    <w:rsid w:val="00EE058C"/>
    <w:rsid w:val="00EE0DEE"/>
    <w:rsid w:val="00EE45F6"/>
    <w:rsid w:val="00EE73DF"/>
    <w:rsid w:val="00EF09B0"/>
    <w:rsid w:val="00F04E21"/>
    <w:rsid w:val="00F12BFF"/>
    <w:rsid w:val="00F177F0"/>
    <w:rsid w:val="00F20419"/>
    <w:rsid w:val="00F215C5"/>
    <w:rsid w:val="00F21C66"/>
    <w:rsid w:val="00F22E37"/>
    <w:rsid w:val="00F24207"/>
    <w:rsid w:val="00F25FED"/>
    <w:rsid w:val="00F40110"/>
    <w:rsid w:val="00F40C13"/>
    <w:rsid w:val="00F41C4C"/>
    <w:rsid w:val="00F427DC"/>
    <w:rsid w:val="00F46EB7"/>
    <w:rsid w:val="00F47405"/>
    <w:rsid w:val="00F47C05"/>
    <w:rsid w:val="00F502E9"/>
    <w:rsid w:val="00F51844"/>
    <w:rsid w:val="00F51E45"/>
    <w:rsid w:val="00F52E21"/>
    <w:rsid w:val="00F53E58"/>
    <w:rsid w:val="00F5534E"/>
    <w:rsid w:val="00F55464"/>
    <w:rsid w:val="00F5629A"/>
    <w:rsid w:val="00F57F84"/>
    <w:rsid w:val="00F614B2"/>
    <w:rsid w:val="00F63A2C"/>
    <w:rsid w:val="00F64CED"/>
    <w:rsid w:val="00F66575"/>
    <w:rsid w:val="00F72C80"/>
    <w:rsid w:val="00F76286"/>
    <w:rsid w:val="00F8183A"/>
    <w:rsid w:val="00F82636"/>
    <w:rsid w:val="00F845B6"/>
    <w:rsid w:val="00F85110"/>
    <w:rsid w:val="00F93EEC"/>
    <w:rsid w:val="00FA20B3"/>
    <w:rsid w:val="00FA45E9"/>
    <w:rsid w:val="00FA6F2F"/>
    <w:rsid w:val="00FB06E9"/>
    <w:rsid w:val="00FB0C5F"/>
    <w:rsid w:val="00FB5509"/>
    <w:rsid w:val="00FB627F"/>
    <w:rsid w:val="00FB7026"/>
    <w:rsid w:val="00FB73CF"/>
    <w:rsid w:val="00FC09BC"/>
    <w:rsid w:val="00FC33D0"/>
    <w:rsid w:val="00FC35C8"/>
    <w:rsid w:val="00FC55BF"/>
    <w:rsid w:val="00FC6251"/>
    <w:rsid w:val="00FC6B27"/>
    <w:rsid w:val="00FC7088"/>
    <w:rsid w:val="00FD17A1"/>
    <w:rsid w:val="00FD184E"/>
    <w:rsid w:val="00FD73A7"/>
    <w:rsid w:val="00FE0ABD"/>
    <w:rsid w:val="00FE0C0D"/>
    <w:rsid w:val="00FE213E"/>
    <w:rsid w:val="00FE5A42"/>
    <w:rsid w:val="00FE6E45"/>
    <w:rsid w:val="00FF2230"/>
    <w:rsid w:val="00FF2C0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184E"/>
    <w:pPr>
      <w:bidi/>
      <w:spacing w:after="160" w:line="259" w:lineRule="auto"/>
    </w:pPr>
    <w:rPr>
      <w:rFonts w:ascii="Calibri" w:eastAsia="Calibri" w:hAnsi="Calibri" w:cs="Arial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184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FD184E"/>
    <w:pPr>
      <w:bidi w:val="0"/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184E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FD184E"/>
    <w:rPr>
      <w:rFonts w:ascii="Times New Roman" w:eastAsia="Times New Roman" w:hAnsi="Times New Roman" w:cs="Times New Roman"/>
      <w:b/>
      <w:bCs/>
      <w:sz w:val="27"/>
      <w:szCs w:val="27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FD184E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D184E"/>
    <w:rPr>
      <w:rFonts w:ascii="Calibri" w:eastAsia="Calibri" w:hAnsi="Calibri" w:cs="Calibri"/>
      <w:noProof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FD184E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184E"/>
    <w:rPr>
      <w:rFonts w:ascii="Calibri" w:eastAsia="Calibri" w:hAnsi="Calibri" w:cs="Calibri"/>
      <w:noProof/>
      <w:lang w:bidi="fa-I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184E"/>
    <w:rPr>
      <w:rFonts w:ascii="Calibri" w:eastAsia="Calibri" w:hAnsi="Calibri" w:cs="Arial"/>
      <w:sz w:val="20"/>
      <w:szCs w:val="20"/>
      <w:lang w:bidi="fa-IR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184E"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184E"/>
    <w:rPr>
      <w:rFonts w:ascii="Segoe UI" w:eastAsia="Calibri" w:hAnsi="Segoe UI" w:cs="Segoe UI"/>
      <w:sz w:val="18"/>
      <w:szCs w:val="18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184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D184E"/>
    <w:rPr>
      <w:sz w:val="20"/>
      <w:szCs w:val="20"/>
      <w:lang w:bidi="fa-IR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D184E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FD184E"/>
    <w:rPr>
      <w:lang w:bidi="fa-IR"/>
    </w:rPr>
  </w:style>
  <w:style w:type="paragraph" w:styleId="Header">
    <w:name w:val="header"/>
    <w:basedOn w:val="Normal"/>
    <w:link w:val="HeaderChar"/>
    <w:uiPriority w:val="99"/>
    <w:unhideWhenUsed/>
    <w:rsid w:val="00FD184E"/>
    <w:pP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FD184E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FD184E"/>
    <w:pP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</w:rPr>
  </w:style>
  <w:style w:type="paragraph" w:customStyle="1" w:styleId="Default">
    <w:name w:val="Default"/>
    <w:rsid w:val="00FD184E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bidi="fa-IR"/>
    </w:rPr>
  </w:style>
  <w:style w:type="character" w:customStyle="1" w:styleId="st">
    <w:name w:val="st"/>
    <w:basedOn w:val="DefaultParagraphFont"/>
    <w:rsid w:val="00FD184E"/>
  </w:style>
  <w:style w:type="character" w:customStyle="1" w:styleId="tgc">
    <w:name w:val="_tgc"/>
    <w:basedOn w:val="DefaultParagraphFont"/>
    <w:rsid w:val="00FD184E"/>
  </w:style>
  <w:style w:type="paragraph" w:styleId="ListParagraph">
    <w:name w:val="List Paragraph"/>
    <w:basedOn w:val="Normal"/>
    <w:uiPriority w:val="34"/>
    <w:qFormat/>
    <w:rsid w:val="00AF3CDF"/>
    <w:pPr>
      <w:ind w:left="720"/>
      <w:contextualSpacing/>
    </w:pPr>
    <w:rPr>
      <w:rFonts w:asciiTheme="minorHAnsi" w:eastAsiaTheme="minorHAnsi" w:hAnsiTheme="minorHAnsi" w:cstheme="minorBidi"/>
    </w:rPr>
  </w:style>
  <w:style w:type="table" w:styleId="TableGrid">
    <w:name w:val="Table Grid"/>
    <w:basedOn w:val="TableNormal"/>
    <w:uiPriority w:val="59"/>
    <w:rsid w:val="006408E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FC55BF"/>
    <w:pPr>
      <w:bidi/>
      <w:spacing w:after="0" w:line="240" w:lineRule="auto"/>
    </w:pPr>
    <w:rPr>
      <w:rFonts w:ascii="Calibri" w:eastAsia="Calibri" w:hAnsi="Calibri" w:cs="Arial"/>
      <w:lang w:bidi="fa-IR"/>
    </w:rPr>
  </w:style>
  <w:style w:type="character" w:styleId="CommentReference">
    <w:name w:val="annotation reference"/>
    <w:basedOn w:val="DefaultParagraphFont"/>
    <w:uiPriority w:val="99"/>
    <w:semiHidden/>
    <w:unhideWhenUsed/>
    <w:rsid w:val="005A5867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5867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5867"/>
    <w:rPr>
      <w:rFonts w:ascii="Calibri" w:eastAsia="Calibri" w:hAnsi="Calibri" w:cs="Arial"/>
      <w:b/>
      <w:bCs/>
      <w:sz w:val="20"/>
      <w:szCs w:val="20"/>
      <w:lang w:bidi="fa-IR"/>
    </w:rPr>
  </w:style>
  <w:style w:type="paragraph" w:styleId="Revision">
    <w:name w:val="Revision"/>
    <w:hidden/>
    <w:uiPriority w:val="99"/>
    <w:semiHidden/>
    <w:rsid w:val="00B416CE"/>
    <w:pPr>
      <w:spacing w:after="0" w:line="240" w:lineRule="auto"/>
    </w:pPr>
    <w:rPr>
      <w:rFonts w:ascii="Calibri" w:eastAsia="Calibri" w:hAnsi="Calibri" w:cs="Arial"/>
      <w:lang w:bidi="fa-IR"/>
    </w:rPr>
  </w:style>
  <w:style w:type="character" w:styleId="Hyperlink">
    <w:name w:val="Hyperlink"/>
    <w:basedOn w:val="DefaultParagraphFont"/>
    <w:uiPriority w:val="99"/>
    <w:semiHidden/>
    <w:unhideWhenUsed/>
    <w:rsid w:val="001E78C0"/>
    <w:rPr>
      <w:color w:val="0000FF"/>
      <w:u w:val="single"/>
    </w:rPr>
  </w:style>
  <w:style w:type="character" w:customStyle="1" w:styleId="c4z2avtcy">
    <w:name w:val="c4_z2avtcy"/>
    <w:basedOn w:val="DefaultParagraphFont"/>
    <w:rsid w:val="0078565D"/>
  </w:style>
  <w:style w:type="paragraph" w:styleId="NormalWeb">
    <w:name w:val="Normal (Web)"/>
    <w:basedOn w:val="Normal"/>
    <w:uiPriority w:val="99"/>
    <w:unhideWhenUsed/>
    <w:rsid w:val="003B4763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i">
    <w:name w:val="i"/>
    <w:basedOn w:val="DefaultParagraphFont"/>
    <w:rsid w:val="003B4763"/>
  </w:style>
  <w:style w:type="character" w:styleId="LineNumber">
    <w:name w:val="line number"/>
    <w:basedOn w:val="DefaultParagraphFont"/>
    <w:uiPriority w:val="99"/>
    <w:semiHidden/>
    <w:unhideWhenUsed/>
    <w:rsid w:val="00801D2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417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50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64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53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7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404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95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723678D-EA2E-4E2C-A40B-DEFA5BA885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455</Words>
  <Characters>36799</Characters>
  <Application>Microsoft Office Word</Application>
  <DocSecurity>0</DocSecurity>
  <Lines>306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AB School of Public Health</Company>
  <LinksUpToDate>false</LinksUpToDate>
  <CharactersWithSpaces>4316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noo</dc:creator>
  <cp:lastModifiedBy>CE</cp:lastModifiedBy>
  <cp:revision>2</cp:revision>
  <dcterms:created xsi:type="dcterms:W3CDTF">2020-11-06T10:24:00Z</dcterms:created>
  <dcterms:modified xsi:type="dcterms:W3CDTF">2020-11-06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732911876</vt:i4>
  </property>
</Properties>
</file>